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16906" w:rsidRPr="00C93B6C" w:rsidRDefault="00316906" w:rsidP="00316906">
      <w:pPr>
        <w:jc w:val="center"/>
        <w:rPr>
          <w:sz w:val="32"/>
        </w:rPr>
      </w:pPr>
      <w:bookmarkStart w:id="0" w:name="_Hlk507746656"/>
      <w:r w:rsidRPr="00C93B6C">
        <w:rPr>
          <w:sz w:val="32"/>
          <w:szCs w:val="32"/>
        </w:rPr>
        <w:t>Assessment</w:t>
      </w:r>
      <w:r w:rsidRPr="00C93B6C">
        <w:rPr>
          <w:sz w:val="32"/>
        </w:rPr>
        <w:t xml:space="preserve"> of </w:t>
      </w:r>
      <w:r w:rsidRPr="00C93B6C">
        <w:rPr>
          <w:sz w:val="32"/>
          <w:szCs w:val="32"/>
        </w:rPr>
        <w:t>satellite-estimated near-surface sulfate and nitrate concentrations</w:t>
      </w:r>
      <w:r w:rsidRPr="00C93B6C">
        <w:rPr>
          <w:sz w:val="32"/>
        </w:rPr>
        <w:t xml:space="preserve"> and their </w:t>
      </w:r>
      <w:r w:rsidRPr="00C93B6C">
        <w:rPr>
          <w:sz w:val="32"/>
          <w:szCs w:val="32"/>
        </w:rPr>
        <w:t>precursor emissions</w:t>
      </w:r>
      <w:r w:rsidRPr="00C93B6C">
        <w:rPr>
          <w:sz w:val="32"/>
        </w:rPr>
        <w:t xml:space="preserve"> over China </w:t>
      </w:r>
      <w:bookmarkEnd w:id="0"/>
      <w:r w:rsidRPr="00C93B6C">
        <w:rPr>
          <w:sz w:val="32"/>
        </w:rPr>
        <w:t>from 2006</w:t>
      </w:r>
      <w:r w:rsidRPr="00C93B6C">
        <w:rPr>
          <w:sz w:val="32"/>
          <w:szCs w:val="32"/>
        </w:rPr>
        <w:t>-</w:t>
      </w:r>
      <w:r w:rsidRPr="00C93B6C">
        <w:rPr>
          <w:sz w:val="32"/>
        </w:rPr>
        <w:t>2014</w:t>
      </w:r>
    </w:p>
    <w:p w:rsidR="00316906" w:rsidRPr="00C93B6C" w:rsidRDefault="00316906" w:rsidP="00316906">
      <w:pPr>
        <w:ind w:firstLine="420"/>
        <w:jc w:val="center"/>
        <w:rPr>
          <w:szCs w:val="21"/>
        </w:rPr>
      </w:pPr>
      <w:r w:rsidRPr="00C93B6C">
        <w:rPr>
          <w:szCs w:val="21"/>
        </w:rPr>
        <w:t>Yidan Si</w:t>
      </w:r>
      <w:r w:rsidRPr="00C93B6C">
        <w:rPr>
          <w:szCs w:val="21"/>
          <w:vertAlign w:val="superscript"/>
        </w:rPr>
        <w:t>1,2</w:t>
      </w:r>
      <w:r w:rsidRPr="00C93B6C">
        <w:rPr>
          <w:szCs w:val="21"/>
        </w:rPr>
        <w:t>, Shenshen Li</w:t>
      </w:r>
      <w:r w:rsidRPr="00C93B6C">
        <w:rPr>
          <w:szCs w:val="21"/>
          <w:vertAlign w:val="superscript"/>
        </w:rPr>
        <w:t>1,*</w:t>
      </w:r>
      <w:r w:rsidRPr="00C93B6C">
        <w:rPr>
          <w:szCs w:val="21"/>
        </w:rPr>
        <w:t>, Chao Yu</w:t>
      </w:r>
      <w:r w:rsidRPr="00C93B6C">
        <w:rPr>
          <w:szCs w:val="21"/>
          <w:vertAlign w:val="superscript"/>
        </w:rPr>
        <w:t>1,*</w:t>
      </w:r>
      <w:r w:rsidRPr="00C93B6C">
        <w:rPr>
          <w:szCs w:val="21"/>
        </w:rPr>
        <w:t>, Luo Zhang</w:t>
      </w:r>
      <w:r w:rsidRPr="00C93B6C">
        <w:rPr>
          <w:szCs w:val="21"/>
          <w:vertAlign w:val="superscript"/>
        </w:rPr>
        <w:t>1,2</w:t>
      </w:r>
      <w:r w:rsidRPr="00C93B6C">
        <w:rPr>
          <w:szCs w:val="21"/>
        </w:rPr>
        <w:t>, Wende Zhu</w:t>
      </w:r>
      <w:r w:rsidRPr="00C93B6C">
        <w:rPr>
          <w:szCs w:val="21"/>
          <w:vertAlign w:val="superscript"/>
        </w:rPr>
        <w:t>3</w:t>
      </w:r>
      <w:r w:rsidRPr="00C93B6C">
        <w:rPr>
          <w:szCs w:val="21"/>
        </w:rPr>
        <w:t>, Kun Cai</w:t>
      </w:r>
      <w:r w:rsidRPr="00C93B6C">
        <w:rPr>
          <w:szCs w:val="21"/>
          <w:vertAlign w:val="superscript"/>
        </w:rPr>
        <w:t>3</w:t>
      </w:r>
      <w:r w:rsidRPr="00C93B6C">
        <w:rPr>
          <w:szCs w:val="21"/>
        </w:rPr>
        <w:t>, Liangxiao Cheng</w:t>
      </w:r>
      <w:r w:rsidRPr="00C93B6C">
        <w:rPr>
          <w:szCs w:val="21"/>
          <w:vertAlign w:val="superscript"/>
        </w:rPr>
        <w:t>1,2</w:t>
      </w:r>
      <w:r w:rsidRPr="00C93B6C">
        <w:rPr>
          <w:szCs w:val="21"/>
        </w:rPr>
        <w:t>, Liangfu Chen</w:t>
      </w:r>
      <w:r w:rsidRPr="00C93B6C">
        <w:rPr>
          <w:szCs w:val="21"/>
          <w:vertAlign w:val="superscript"/>
        </w:rPr>
        <w:t>1</w:t>
      </w:r>
    </w:p>
    <w:p w:rsidR="00316906" w:rsidRPr="00C93B6C" w:rsidRDefault="00316906" w:rsidP="00316906">
      <w:pPr>
        <w:jc w:val="left"/>
        <w:rPr>
          <w:szCs w:val="21"/>
        </w:rPr>
      </w:pPr>
      <w:r w:rsidRPr="00C93B6C">
        <w:rPr>
          <w:szCs w:val="21"/>
          <w:vertAlign w:val="superscript"/>
        </w:rPr>
        <w:t>1</w:t>
      </w:r>
      <w:r w:rsidRPr="00C93B6C">
        <w:rPr>
          <w:szCs w:val="21"/>
        </w:rPr>
        <w:t xml:space="preserve"> State Key Laboratory of Remote Sensing Science, Institute of Remote Sensing and Digital Earth, Chinese Academy of Sciences, Beijing 100101, China</w:t>
      </w:r>
    </w:p>
    <w:p w:rsidR="00316906" w:rsidRPr="00C93B6C" w:rsidRDefault="00316906" w:rsidP="00316906">
      <w:pPr>
        <w:jc w:val="left"/>
        <w:rPr>
          <w:szCs w:val="21"/>
        </w:rPr>
      </w:pPr>
      <w:r w:rsidRPr="00C93B6C">
        <w:rPr>
          <w:szCs w:val="21"/>
          <w:vertAlign w:val="superscript"/>
        </w:rPr>
        <w:t>2</w:t>
      </w:r>
      <w:r w:rsidRPr="00C93B6C">
        <w:rPr>
          <w:szCs w:val="21"/>
        </w:rPr>
        <w:t xml:space="preserve"> University of the Chinese Academy of Sciences, Beijing 100049, China</w:t>
      </w:r>
    </w:p>
    <w:p w:rsidR="00316906" w:rsidRPr="00C93B6C" w:rsidRDefault="00316906" w:rsidP="00316906">
      <w:pPr>
        <w:jc w:val="left"/>
        <w:rPr>
          <w:szCs w:val="21"/>
        </w:rPr>
      </w:pPr>
      <w:r w:rsidRPr="00C93B6C">
        <w:rPr>
          <w:szCs w:val="21"/>
          <w:vertAlign w:val="superscript"/>
        </w:rPr>
        <w:t>3</w:t>
      </w:r>
      <w:r w:rsidRPr="00C93B6C">
        <w:rPr>
          <w:szCs w:val="21"/>
        </w:rPr>
        <w:t xml:space="preserve"> School of Computer and Information Engineering, Henan University, Kaifeng 475004, China </w:t>
      </w:r>
    </w:p>
    <w:p w:rsidR="00C809CB" w:rsidRPr="00C93B6C" w:rsidRDefault="00C809CB" w:rsidP="00C809CB">
      <w:pPr>
        <w:jc w:val="left"/>
        <w:rPr>
          <w:szCs w:val="21"/>
        </w:rPr>
      </w:pPr>
      <w:r w:rsidRPr="00C93B6C">
        <w:rPr>
          <w:szCs w:val="21"/>
        </w:rPr>
        <w:t xml:space="preserve">* Correspondence: E-mail: </w:t>
      </w:r>
      <w:hyperlink r:id="rId8" w:history="1">
        <w:r w:rsidRPr="00C93B6C">
          <w:rPr>
            <w:rStyle w:val="a4"/>
            <w:szCs w:val="21"/>
          </w:rPr>
          <w:t>lishenshen@126.com</w:t>
        </w:r>
      </w:hyperlink>
      <w:r w:rsidR="00DC4118" w:rsidRPr="00C93B6C">
        <w:rPr>
          <w:szCs w:val="21"/>
        </w:rPr>
        <w:t xml:space="preserve">; </w:t>
      </w:r>
      <w:hyperlink r:id="rId9" w:history="1">
        <w:r w:rsidR="00DC4118" w:rsidRPr="00C93B6C">
          <w:rPr>
            <w:rStyle w:val="a4"/>
            <w:szCs w:val="21"/>
          </w:rPr>
          <w:t>yuchao@radi.ac.cn</w:t>
        </w:r>
      </w:hyperlink>
      <w:r w:rsidR="00DC4118" w:rsidRPr="00C93B6C">
        <w:rPr>
          <w:szCs w:val="21"/>
        </w:rPr>
        <w:t xml:space="preserve"> </w:t>
      </w:r>
    </w:p>
    <w:p w:rsidR="00C809CB" w:rsidRPr="00C93B6C" w:rsidRDefault="00C809CB" w:rsidP="00506E33">
      <w:pPr>
        <w:jc w:val="center"/>
      </w:pPr>
    </w:p>
    <w:p w:rsidR="00295C37" w:rsidRPr="00C93B6C" w:rsidRDefault="00295C37" w:rsidP="00506E33">
      <w:pPr>
        <w:jc w:val="left"/>
      </w:pPr>
    </w:p>
    <w:p w:rsidR="0082012A" w:rsidRPr="00C93B6C" w:rsidRDefault="0082012A" w:rsidP="0082012A"/>
    <w:p w:rsidR="0082012A" w:rsidRPr="00C93B6C" w:rsidRDefault="0082012A" w:rsidP="00EB42AB">
      <w:pPr>
        <w:rPr>
          <w:shd w:val="clear" w:color="auto" w:fill="FFFFFF"/>
        </w:rPr>
      </w:pPr>
    </w:p>
    <w:p w:rsidR="0082012A" w:rsidRPr="00C93B6C" w:rsidRDefault="0082012A" w:rsidP="0082012A">
      <w:pPr>
        <w:jc w:val="center"/>
        <w:rPr>
          <w:rFonts w:ascii="Verdana" w:hAnsi="Verdana"/>
          <w:color w:val="000033"/>
          <w:sz w:val="17"/>
          <w:szCs w:val="17"/>
          <w:shd w:val="clear" w:color="auto" w:fill="FFFFFF"/>
        </w:rPr>
      </w:pPr>
    </w:p>
    <w:p w:rsidR="003F76E3" w:rsidRPr="00C93B6C" w:rsidRDefault="003F76E3" w:rsidP="00416F67">
      <w:pPr>
        <w:pStyle w:val="MDPI31text"/>
      </w:pPr>
    </w:p>
    <w:p w:rsidR="003F76E3" w:rsidRPr="00C93B6C" w:rsidRDefault="003F76E3" w:rsidP="003F76E3">
      <w:pPr>
        <w:pStyle w:val="MDPI31text"/>
        <w:ind w:firstLine="0"/>
        <w:rPr>
          <w:rFonts w:ascii="Times New Roman" w:eastAsia="宋体" w:hAnsi="Times New Roman"/>
          <w:snapToGrid/>
          <w:color w:val="auto"/>
          <w:kern w:val="2"/>
          <w:sz w:val="21"/>
          <w:szCs w:val="24"/>
          <w:lang w:eastAsia="zh-CN" w:bidi="ar-SA"/>
        </w:rPr>
      </w:pPr>
      <w:r w:rsidRPr="00C93B6C">
        <w:rPr>
          <w:rFonts w:ascii="Times New Roman" w:eastAsia="宋体" w:hAnsi="Times New Roman"/>
          <w:snapToGrid/>
          <w:color w:val="auto"/>
          <w:kern w:val="2"/>
          <w:sz w:val="21"/>
          <w:szCs w:val="24"/>
          <w:lang w:eastAsia="zh-CN" w:bidi="ar-SA"/>
        </w:rPr>
        <w:t xml:space="preserve">Table </w:t>
      </w:r>
      <w:r w:rsidR="00D53F2C" w:rsidRPr="00C93B6C">
        <w:rPr>
          <w:rFonts w:ascii="Times New Roman" w:eastAsia="宋体" w:hAnsi="Times New Roman"/>
          <w:snapToGrid/>
          <w:color w:val="auto"/>
          <w:kern w:val="2"/>
          <w:sz w:val="21"/>
          <w:szCs w:val="24"/>
          <w:lang w:eastAsia="zh-CN" w:bidi="ar-SA"/>
        </w:rPr>
        <w:t>S</w:t>
      </w:r>
      <w:r w:rsidR="00323136" w:rsidRPr="00C93B6C">
        <w:rPr>
          <w:rFonts w:ascii="Times New Roman" w:eastAsia="宋体" w:hAnsi="Times New Roman"/>
          <w:snapToGrid/>
          <w:color w:val="auto"/>
          <w:kern w:val="2"/>
          <w:sz w:val="21"/>
          <w:szCs w:val="24"/>
          <w:lang w:eastAsia="zh-CN" w:bidi="ar-SA"/>
        </w:rPr>
        <w:t>1</w:t>
      </w:r>
      <w:r w:rsidRPr="00C93B6C">
        <w:rPr>
          <w:rFonts w:ascii="Times New Roman" w:eastAsia="宋体" w:hAnsi="Times New Roman"/>
          <w:snapToGrid/>
          <w:color w:val="auto"/>
          <w:kern w:val="2"/>
          <w:sz w:val="21"/>
          <w:szCs w:val="24"/>
          <w:lang w:eastAsia="zh-CN" w:bidi="ar-SA"/>
        </w:rPr>
        <w:t xml:space="preserve"> Ground measurements collected from publications</w:t>
      </w:r>
      <w:r w:rsidR="00DB18F0" w:rsidRPr="00C93B6C">
        <w:rPr>
          <w:rFonts w:ascii="Times New Roman" w:eastAsia="宋体" w:hAnsi="Times New Roman"/>
          <w:snapToGrid/>
          <w:color w:val="auto"/>
          <w:kern w:val="2"/>
          <w:sz w:val="21"/>
          <w:szCs w:val="24"/>
          <w:lang w:eastAsia="zh-CN" w:bidi="ar-SA"/>
        </w:rPr>
        <w:t>.</w:t>
      </w:r>
    </w:p>
    <w:p w:rsidR="00295C37" w:rsidRPr="00C93B6C" w:rsidRDefault="00295C37" w:rsidP="005C29F7">
      <w:pPr>
        <w:jc w:val="left"/>
        <w:sectPr w:rsidR="00295C37" w:rsidRPr="00C93B6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tbl>
      <w:tblPr>
        <w:tblStyle w:val="21"/>
        <w:tblpPr w:leftFromText="180" w:rightFromText="180" w:vertAnchor="text" w:tblpXSpec="center" w:tblpY="1"/>
        <w:tblOverlap w:val="never"/>
        <w:tblW w:w="13750" w:type="dxa"/>
        <w:jc w:val="center"/>
        <w:tblLayout w:type="fixed"/>
        <w:tblLook w:val="04A0" w:firstRow="1" w:lastRow="0" w:firstColumn="1" w:lastColumn="0" w:noHBand="0" w:noVBand="1"/>
      </w:tblPr>
      <w:tblGrid>
        <w:gridCol w:w="2694"/>
        <w:gridCol w:w="1134"/>
        <w:gridCol w:w="1275"/>
        <w:gridCol w:w="1276"/>
        <w:gridCol w:w="1134"/>
        <w:gridCol w:w="1134"/>
        <w:gridCol w:w="2693"/>
        <w:gridCol w:w="2410"/>
      </w:tblGrid>
      <w:tr w:rsidR="003F76E3" w:rsidRPr="00C93B6C" w:rsidTr="0082299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Merge w:val="restart"/>
            <w:tcBorders>
              <w:top w:val="single" w:sz="4" w:space="0" w:color="7F7F7F" w:themeColor="text1" w:themeTint="80"/>
              <w:bottom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rPr>
                <w:rFonts w:cs="Times New Roman"/>
                <w:bCs w:val="0"/>
                <w:snapToGrid/>
              </w:rPr>
            </w:pPr>
            <w:r w:rsidRPr="00C93B6C">
              <w:rPr>
                <w:rFonts w:cs="Times New Roman" w:hint="eastAsia"/>
                <w:bCs w:val="0"/>
                <w:snapToGrid/>
              </w:rPr>
              <w:lastRenderedPageBreak/>
              <w:t>City</w:t>
            </w:r>
          </w:p>
        </w:tc>
        <w:tc>
          <w:tcPr>
            <w:tcW w:w="1134" w:type="dxa"/>
            <w:vMerge w:val="restart"/>
            <w:tcBorders>
              <w:top w:val="single" w:sz="4" w:space="0" w:color="7F7F7F" w:themeColor="text1" w:themeTint="80"/>
              <w:bottom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</w:rPr>
            </w:pPr>
            <w:r w:rsidRPr="00C93B6C">
              <w:rPr>
                <w:rFonts w:cs="Times New Roman" w:hint="eastAsia"/>
                <w:bCs w:val="0"/>
                <w:snapToGrid/>
              </w:rPr>
              <w:t>lat</w:t>
            </w:r>
          </w:p>
        </w:tc>
        <w:tc>
          <w:tcPr>
            <w:tcW w:w="1275" w:type="dxa"/>
            <w:vMerge w:val="restart"/>
            <w:tcBorders>
              <w:top w:val="single" w:sz="4" w:space="0" w:color="7F7F7F" w:themeColor="text1" w:themeTint="80"/>
              <w:bottom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</w:rPr>
            </w:pPr>
            <w:r w:rsidRPr="00C93B6C">
              <w:rPr>
                <w:rFonts w:cs="Times New Roman" w:hint="eastAsia"/>
                <w:bCs w:val="0"/>
                <w:snapToGrid/>
              </w:rPr>
              <w:t>lon</w:t>
            </w:r>
          </w:p>
        </w:tc>
        <w:tc>
          <w:tcPr>
            <w:tcW w:w="1276" w:type="dxa"/>
            <w:tcBorders>
              <w:top w:val="single" w:sz="4" w:space="0" w:color="7F7F7F" w:themeColor="text1" w:themeTint="80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</w:rPr>
            </w:pPr>
            <w:r w:rsidRPr="00C93B6C">
              <w:rPr>
                <w:rFonts w:cs="Times New Roman" w:hint="eastAsia"/>
                <w:bCs w:val="0"/>
                <w:snapToGrid/>
              </w:rPr>
              <w:t>(</w:t>
            </w:r>
            <m:oMath>
              <m:r>
                <m:rPr>
                  <m:sty m:val="b"/>
                </m:rPr>
                <w:rPr>
                  <w:rFonts w:ascii="Cambria Math" w:hAnsi="Cambria Math" w:cs="Times New Roman"/>
                  <w:snapToGrid/>
                </w:rPr>
                <m:t>μg/</m:t>
              </m:r>
              <m:sSup>
                <m:sSupPr>
                  <m:ctrlPr>
                    <w:rPr>
                      <w:rFonts w:ascii="Cambria Math" w:hAnsi="Cambria Math" w:cs="Times New Roman"/>
                      <w:bCs w:val="0"/>
                      <w:snapToGrid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napToGrid/>
                    </w:rPr>
                    <m:t>m</m:t>
                  </m:r>
                </m:e>
                <m:sup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napToGrid/>
                    </w:rPr>
                    <m:t>3</m:t>
                  </m:r>
                </m:sup>
              </m:sSup>
            </m:oMath>
            <w:r w:rsidRPr="00C93B6C">
              <w:rPr>
                <w:rFonts w:cs="Times New Roman" w:hint="eastAsia"/>
                <w:bCs w:val="0"/>
                <w:snapToGrid/>
              </w:rPr>
              <w:t>)</w:t>
            </w:r>
          </w:p>
        </w:tc>
        <w:tc>
          <w:tcPr>
            <w:tcW w:w="1134" w:type="dxa"/>
            <w:tcBorders>
              <w:top w:val="single" w:sz="4" w:space="0" w:color="7F7F7F" w:themeColor="text1" w:themeTint="80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7F7F7F" w:themeColor="text1" w:themeTint="80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</w:rPr>
            </w:pPr>
          </w:p>
        </w:tc>
        <w:tc>
          <w:tcPr>
            <w:tcW w:w="2693" w:type="dxa"/>
            <w:vMerge w:val="restart"/>
            <w:tcBorders>
              <w:top w:val="single" w:sz="4" w:space="0" w:color="7F7F7F" w:themeColor="text1" w:themeTint="80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</w:rPr>
            </w:pPr>
            <w:r w:rsidRPr="00C93B6C">
              <w:rPr>
                <w:rFonts w:cs="Times New Roman" w:hint="eastAsia"/>
                <w:bCs w:val="0"/>
                <w:snapToGrid/>
              </w:rPr>
              <w:t>Sample Period</w:t>
            </w:r>
          </w:p>
        </w:tc>
        <w:tc>
          <w:tcPr>
            <w:tcW w:w="2410" w:type="dxa"/>
            <w:vMerge w:val="restart"/>
            <w:tcBorders>
              <w:top w:val="single" w:sz="4" w:space="0" w:color="7F7F7F" w:themeColor="text1" w:themeTint="80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 w:val="0"/>
                <w:snapToGrid/>
                <w:color w:val="auto"/>
              </w:rPr>
            </w:pPr>
            <w:r w:rsidRPr="00C93B6C">
              <w:rPr>
                <w:rFonts w:cs="Times New Roman" w:hint="eastAsia"/>
                <w:bCs w:val="0"/>
                <w:snapToGrid/>
                <w:color w:val="auto"/>
              </w:rPr>
              <w:t>Source</w:t>
            </w:r>
          </w:p>
        </w:tc>
      </w:tr>
      <w:tr w:rsidR="003F76E3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vMerge/>
            <w:tcBorders>
              <w:top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</w:p>
        </w:tc>
        <w:tc>
          <w:tcPr>
            <w:tcW w:w="1134" w:type="dxa"/>
            <w:vMerge/>
            <w:tcBorders>
              <w:top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Merge/>
            <w:tcBorders>
              <w:top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napToGrid/>
              </w:rPr>
            </w:pPr>
            <w:r w:rsidRPr="00C93B6C">
              <w:rPr>
                <w:rFonts w:cs="Times New Roman" w:hint="eastAsia"/>
                <w:b/>
                <w:snapToGrid/>
              </w:rPr>
              <w:t>PM</w:t>
            </w:r>
            <w:r w:rsidRPr="00C93B6C">
              <w:rPr>
                <w:rFonts w:cs="Times New Roman" w:hint="eastAsia"/>
                <w:b/>
                <w:snapToGrid/>
                <w:vertAlign w:val="subscript"/>
              </w:rPr>
              <w:t>2</w:t>
            </w:r>
            <w:r w:rsidR="0038324B" w:rsidRPr="00C93B6C">
              <w:rPr>
                <w:rFonts w:cs="Times New Roman"/>
                <w:b/>
                <w:snapToGrid/>
                <w:vertAlign w:val="subscript"/>
              </w:rPr>
              <w:t>.</w:t>
            </w:r>
            <w:r w:rsidRPr="00C93B6C">
              <w:rPr>
                <w:rFonts w:cs="Times New Roman" w:hint="eastAsia"/>
                <w:b/>
                <w:snapToGrid/>
                <w:vertAlign w:val="subscript"/>
              </w:rPr>
              <w:t>5</w:t>
            </w:r>
          </w:p>
        </w:tc>
        <w:tc>
          <w:tcPr>
            <w:tcW w:w="1134" w:type="dxa"/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napToGrid/>
              </w:rPr>
            </w:pPr>
            <w:r w:rsidRPr="00C93B6C">
              <w:rPr>
                <w:rFonts w:cs="Times New Roman" w:hint="eastAsia"/>
                <w:b/>
                <w:snapToGrid/>
              </w:rPr>
              <w:t>SO</w:t>
            </w:r>
            <w:r w:rsidRPr="00C93B6C">
              <w:rPr>
                <w:rFonts w:cs="Times New Roman" w:hint="eastAsia"/>
                <w:b/>
                <w:snapToGrid/>
                <w:vertAlign w:val="subscript"/>
              </w:rPr>
              <w:t>4</w:t>
            </w:r>
            <w:r w:rsidR="0038324B" w:rsidRPr="00C93B6C">
              <w:rPr>
                <w:rFonts w:cs="Times New Roman"/>
                <w:b/>
                <w:snapToGrid/>
                <w:vertAlign w:val="superscript"/>
              </w:rPr>
              <w:t>2-</w:t>
            </w:r>
          </w:p>
        </w:tc>
        <w:tc>
          <w:tcPr>
            <w:tcW w:w="1134" w:type="dxa"/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napToGrid/>
              </w:rPr>
            </w:pPr>
            <w:r w:rsidRPr="00C93B6C">
              <w:rPr>
                <w:rFonts w:cs="Times New Roman" w:hint="eastAsia"/>
                <w:b/>
                <w:snapToGrid/>
              </w:rPr>
              <w:t>NH4</w:t>
            </w:r>
            <w:r w:rsidR="0038324B" w:rsidRPr="00C93B6C">
              <w:rPr>
                <w:rFonts w:cs="Times New Roman"/>
                <w:b/>
                <w:snapToGrid/>
              </w:rPr>
              <w:t>+</w:t>
            </w:r>
          </w:p>
        </w:tc>
        <w:tc>
          <w:tcPr>
            <w:tcW w:w="2693" w:type="dxa"/>
            <w:vMerge/>
            <w:tcBorders>
              <w:top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410" w:type="dxa"/>
            <w:vMerge/>
            <w:tcBorders>
              <w:top w:val="nil"/>
            </w:tcBorders>
          </w:tcPr>
          <w:p w:rsidR="003F76E3" w:rsidRPr="00C93B6C" w:rsidRDefault="003F76E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361362">
        <w:trPr>
          <w:trHeight w:val="42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7F7F7F" w:themeColor="text1" w:themeTint="80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Akdala</w:t>
            </w:r>
          </w:p>
        </w:tc>
        <w:tc>
          <w:tcPr>
            <w:tcW w:w="1134" w:type="dxa"/>
            <w:tcBorders>
              <w:top w:val="single" w:sz="4" w:space="0" w:color="7F7F7F" w:themeColor="text1" w:themeTint="80"/>
            </w:tcBorders>
            <w:vAlign w:val="center"/>
          </w:tcPr>
          <w:p w:rsidR="00F9245D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7.10</w:t>
            </w:r>
          </w:p>
          <w:p w:rsidR="00F9245D" w:rsidRPr="00C93B6C" w:rsidRDefault="00F9245D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single" w:sz="4" w:space="0" w:color="7F7F7F" w:themeColor="text1" w:themeTint="80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8.00</w:t>
            </w:r>
          </w:p>
          <w:p w:rsidR="00F9245D" w:rsidRPr="00C93B6C" w:rsidRDefault="00F9245D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single" w:sz="4" w:space="0" w:color="7F7F7F" w:themeColor="text1" w:themeTint="80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7F7F7F" w:themeColor="text1" w:themeTint="80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3</w:t>
            </w:r>
          </w:p>
        </w:tc>
        <w:tc>
          <w:tcPr>
            <w:tcW w:w="1134" w:type="dxa"/>
            <w:tcBorders>
              <w:top w:val="single" w:sz="4" w:space="0" w:color="7F7F7F" w:themeColor="text1" w:themeTint="80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6</w:t>
            </w:r>
          </w:p>
        </w:tc>
        <w:tc>
          <w:tcPr>
            <w:tcW w:w="2693" w:type="dxa"/>
            <w:tcBorders>
              <w:top w:val="single" w:sz="4" w:space="0" w:color="7F7F7F" w:themeColor="text1" w:themeTint="80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4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Dec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4</w:t>
            </w:r>
            <w:r w:rsidRPr="00C93B6C">
              <w:rPr>
                <w:rFonts w:cs="Times New Roman"/>
                <w:snapToGrid/>
              </w:rPr>
              <w:t>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Feb 2005 - Mar 2005</w:t>
            </w:r>
          </w:p>
        </w:tc>
        <w:tc>
          <w:tcPr>
            <w:tcW w:w="2410" w:type="dxa"/>
            <w:tcBorders>
              <w:top w:val="single" w:sz="4" w:space="0" w:color="7F7F7F" w:themeColor="text1" w:themeTint="80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bookmarkStart w:id="1" w:name="OLE_LINK24"/>
            <w:bookmarkStart w:id="2" w:name="OLE_LINK25"/>
            <w:r w:rsidRPr="00C93B6C">
              <w:rPr>
                <w:rFonts w:cs="Times New Roman"/>
                <w:snapToGrid/>
                <w:color w:val="auto"/>
              </w:rPr>
              <w:t>(Qu et al.,2008,2009)</w:t>
            </w:r>
            <w:bookmarkEnd w:id="1"/>
            <w:bookmarkEnd w:id="2"/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6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46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95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 xml:space="preserve">2009 </w:t>
            </w:r>
          </w:p>
        </w:tc>
        <w:tc>
          <w:tcPr>
            <w:tcW w:w="2410" w:type="dxa"/>
            <w:vMerge w:val="restart"/>
          </w:tcPr>
          <w:p w:rsidR="00170B8F" w:rsidRPr="00C93B6C" w:rsidRDefault="00170B8F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3&lt;/Year&gt;&lt;RecNum&gt;995&lt;/RecNum&gt;&lt;DisplayText&gt;(Li et al. 2013a)&lt;/DisplayText&gt;&lt;record&gt;&lt;rec-number&gt;995&lt;/rec-number&gt;&lt;foreign-keys&gt;&lt;key app="EN" db-id="stxvateertt0s2edfx25x9suzzv2frpztp5w"&gt;995&lt;/key&gt;&lt;/foreign-keys&gt;&lt;ref-type name="Journal Article"&gt;17&lt;/ref-type&gt;&lt;contributors&gt;&lt;authors&gt;&lt;author&gt;Li, J. J.&lt;/author&gt;&lt;author&gt;Wang, G. H.&lt;/author&gt;&lt;author&gt;Wang, X. M.&lt;/author&gt;&lt;author&gt;Cao, J. J.&lt;/author&gt;&lt;author&gt;Sun, T.&lt;/author&gt;&lt;author&gt;Cheng, C. L.&lt;/author&gt;&lt;author&gt;Meng, J. J.&lt;/author&gt;&lt;author&gt;Hu, T. F.&lt;/author&gt;&lt;author&gt;Liu, S. X.&lt;/author&gt;&lt;/authors&gt;&lt;/contributors&gt;&lt;titles&gt;&lt;title&gt;Abundance, composition and source of atmospheric PM2.5 at a remote site in the Tibetan Plateau, China&lt;/title&gt;&lt;secondary-title&gt;Tellus Series B-Chemical and Physical Meteorology&lt;/secondary-title&gt;&lt;/titles&gt;&lt;periodical&gt;&lt;full-title&gt;Tellus Series B-Chemical and Physical Meteorology&lt;/full-title&gt;&lt;/periodical&gt;&lt;volume&gt;65&lt;/volume&gt;&lt;dates&gt;&lt;year&gt;2013&lt;/year&gt;&lt;/dates&gt;&lt;isbn&gt;0280-6509&lt;/isbn&gt;&lt;accession-num&gt;WOS:000324546400001&lt;/accession-num&gt;&lt;urls&gt;&lt;related-urls&gt;&lt;url&gt;&amp;lt;Go to ISI&amp;gt;://WOS:000324546400001&lt;/url&gt;&lt;/related-urls&gt;&lt;/urls&gt;&lt;custom7&gt;20281&lt;/custom7&gt;&lt;electronic-resource-num&gt;10.3402/tellusb.v65i0.2028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4" w:tooltip="Li, 2013 #995" w:history="1">
              <w:r w:rsidRPr="00C93B6C">
                <w:rPr>
                  <w:rFonts w:cs="Times New Roman"/>
                  <w:noProof/>
                  <w:snapToGrid/>
                  <w:color w:val="auto"/>
                </w:rPr>
                <w:t>Li et al. 2013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18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69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21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 2009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83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1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3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02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9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6.53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.57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9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0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.59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17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28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87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89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56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78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82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5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1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03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22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2</w:t>
            </w:r>
            <w:r w:rsidRPr="00C93B6C">
              <w:rPr>
                <w:rFonts w:cs="Times New Roman"/>
                <w:snapToGrid/>
              </w:rPr>
              <w:t>0</w:t>
            </w:r>
            <w:r w:rsidRPr="00C93B6C">
              <w:rPr>
                <w:rFonts w:cs="Times New Roman" w:hint="eastAsia"/>
                <w:snapToGrid/>
              </w:rPr>
              <w:t>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17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7.29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21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37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1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85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52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6.80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72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6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2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79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.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4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5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1.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7.</w:t>
            </w:r>
            <w:r w:rsidRPr="00C93B6C">
              <w:rPr>
                <w:rFonts w:cs="Times New Roman"/>
                <w:snapToGrid/>
              </w:rPr>
              <w:t>3</w:t>
            </w:r>
            <w:r w:rsidRPr="00C93B6C">
              <w:rPr>
                <w:rFonts w:cs="Times New Roman" w:hint="eastAsia"/>
                <w:snapToGrid/>
              </w:rPr>
              <w:t>2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35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21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13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55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98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32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82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3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34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39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.90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48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vMerge/>
          </w:tcPr>
          <w:p w:rsidR="00170B8F" w:rsidRPr="00C93B6C" w:rsidRDefault="00170B8F" w:rsidP="00881C1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19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d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8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47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6.6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475</w:t>
            </w: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  <w:vMerge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3" w:name="OLE_LINK5"/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  <w:bookmarkEnd w:id="3"/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0.6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4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4</w:t>
            </w:r>
          </w:p>
        </w:tc>
        <w:tc>
          <w:tcPr>
            <w:tcW w:w="2410" w:type="dxa"/>
            <w:vMerge w:val="restart"/>
          </w:tcPr>
          <w:p w:rsidR="00170B8F" w:rsidRPr="00C93B6C" w:rsidRDefault="00170B8F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09&lt;/Year&gt;&lt;RecNum&gt;996&lt;/RecNum&gt;&lt;DisplayText&gt;(Zhao et al. 2009)&lt;/DisplayText&gt;&lt;record&gt;&lt;rec-number&gt;996&lt;/rec-number&gt;&lt;foreign-keys&gt;&lt;key app="EN" db-id="stxvateertt0s2edfx25x9suzzv2frpztp5w"&gt;996&lt;/key&gt;&lt;/foreign-keys&gt;&lt;ref-type name="Journal Article"&gt;17&lt;/ref-type&gt;&lt;contributors&gt;&lt;authors&gt;&lt;author&gt;Zhao, X. J.&lt;/author&gt;&lt;author&gt;Zhang, X. L.&lt;/author&gt;&lt;author&gt;Xu, X. F.&lt;/author&gt;&lt;author&gt;Xu, J.&lt;/author&gt;&lt;author&gt;Meng, W.&lt;/author&gt;&lt;author&gt;Pu, W. W.&lt;/author&gt;&lt;/authors&gt;&lt;/contributors&gt;&lt;titles&gt;&lt;title&gt;Seasonal and diurnal variations of ambient PM2.5 concentration in urban and rural environments in Beijing&lt;/title&gt;&lt;secondary-title&gt;Atmospheric Environment&lt;/secondary-title&gt;&lt;/titles&gt;&lt;periodical&gt;&lt;full-title&gt;Atmospheric Environment&lt;/full-title&gt;&lt;/periodical&gt;&lt;pages&gt;2893-2900&lt;/pages&gt;&lt;volume&gt;43&lt;/volume&gt;&lt;number&gt;18&lt;/number&gt;&lt;dates&gt;&lt;year&gt;2009&lt;/year&gt;&lt;pub-dates&gt;&lt;date&gt;Jun&lt;/date&gt;&lt;/pub-dates&gt;&lt;/dates&gt;&lt;isbn&gt;1352-2310&lt;/isbn&gt;&lt;accession-num&gt;WOS:000266515900007&lt;/accession-num&gt;&lt;urls&gt;&lt;related-urls&gt;&lt;url&gt;&amp;lt;Go to ISI&amp;gt;://WOS:000266515900007&lt;/url&gt;&lt;/related-urls&gt;&lt;/urls&gt;&lt;electronic-resource-num&gt;10.1016/j.atmosenv.2009.03.009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0" w:tooltip="Zhao, 2009 #996" w:history="1">
              <w:r w:rsidRPr="00C93B6C">
                <w:rPr>
                  <w:rFonts w:cs="Times New Roman"/>
                  <w:noProof/>
                  <w:snapToGrid/>
                  <w:color w:val="auto"/>
                </w:rPr>
                <w:t>Zhao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  <w:p w:rsidR="00170B8F" w:rsidRPr="00C93B6C" w:rsidRDefault="00170B8F" w:rsidP="0074541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trHeight w:val="27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4.5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36136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2.3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3.3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Feb 2006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9.7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6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6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1.3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6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6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1.1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6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6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6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Feb 2007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4.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7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1.7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7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4.2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7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2410" w:type="dxa"/>
            <w:vMerge/>
          </w:tcPr>
          <w:p w:rsidR="00170B8F" w:rsidRPr="00C93B6C" w:rsidRDefault="00170B8F" w:rsidP="0074541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C30125">
        <w:trPr>
          <w:trHeight w:val="24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aolin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56 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17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8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 xml:space="preserve">7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Feb 2008</w:t>
            </w:r>
          </w:p>
        </w:tc>
        <w:tc>
          <w:tcPr>
            <w:tcW w:w="2410" w:type="dxa"/>
            <w:vMerge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2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</w:t>
            </w:r>
            <w:bookmarkStart w:id="4" w:name="_GoBack"/>
            <w:bookmarkEnd w:id="4"/>
            <w:r w:rsidRPr="00C93B6C">
              <w:rPr>
                <w:rFonts w:cs="Times New Roman"/>
                <w:snapToGrid/>
              </w:rPr>
              <w:t xml:space="preserve">32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8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3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B11292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1&lt;/Year&gt;&lt;RecNum&gt;997&lt;/RecNum&gt;&lt;DisplayText&gt;(Yang et al. 2011)&lt;/DisplayText&gt;&lt;record&gt;&lt;rec-number&gt;997&lt;/rec-number&gt;&lt;foreign-keys&gt;&lt;key app="EN" db-id="stxvateertt0s2edfx25x9suzzv2frpztp5w"&gt;997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170B8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3 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28 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5.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5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</w:tcBorders>
          </w:tcPr>
          <w:p w:rsidR="00170B8F" w:rsidRPr="00C93B6C" w:rsidRDefault="00170B8F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u&lt;/Author&gt;&lt;Year&gt;2011&lt;/Year&gt;&lt;RecNum&gt;998&lt;/RecNum&gt;&lt;DisplayText&gt;(Yu et al. 2011)&lt;/DisplayText&gt;&lt;record&gt;&lt;rec-number&gt;998&lt;/rec-number&gt;&lt;foreign-keys&gt;&lt;key app="EN" db-id="stxvateertt0s2edfx25x9suzzv2frpztp5w"&gt;998&lt;/key&gt;&lt;/foreign-keys&gt;&lt;ref-type name="Journal Article"&gt;17&lt;/ref-type&gt;&lt;contributors&gt;&lt;authors&gt;&lt;author&gt;Yu, Y.&lt;/author&gt;&lt;author&gt;Schleicher, N.&lt;/author&gt;&lt;author&gt;Norra, S.&lt;/author&gt;&lt;author&gt;Fricker, M.&lt;/author&gt;&lt;author&gt;Dietze, V.&lt;/author&gt;&lt;author&gt;Kaminski, U.&lt;/author&gt;&lt;author&gt;Cen, K. A.&lt;/author&gt;&lt;author&gt;Stuben, D.&lt;/author&gt;&lt;/authors&gt;&lt;/contributors&gt;&lt;titles&gt;&lt;title&gt;Dynamics and origin of PM2.5 during a three-year sampling period in Beijing, China&lt;/title&gt;&lt;secondary-title&gt;Journal of Environmental Monitoring&lt;/secondary-title&gt;&lt;/titles&gt;&lt;periodical&gt;&lt;full-title&gt;Journal of Environmental Monitoring&lt;/full-title&gt;&lt;/periodical&gt;&lt;pages&gt;334-346&lt;/pages&gt;&lt;volume&gt;13&lt;/volume&gt;&lt;number&gt;2&lt;/number&gt;&lt;dates&gt;&lt;year&gt;2011&lt;/year&gt;&lt;pub-dates&gt;&lt;date&gt;Feb&lt;/date&gt;&lt;/pub-dates&gt;&lt;/dates&gt;&lt;isbn&gt;1464-0325&lt;/isbn&gt;&lt;accession-num&gt;WOS:000287152200030&lt;/accession-num&gt;&lt;urls&gt;&lt;related-urls&gt;&lt;url&gt;&amp;lt;Go to ISI&amp;gt;://WOS:000287152200030&lt;/url&gt;&lt;/related-urls&gt;&lt;/urls&gt;&lt;electronic-resource-num&gt;10.1039/c0em00467g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3" w:tooltip="Yu, 2011 #998" w:history="1">
              <w:r w:rsidRPr="00C93B6C">
                <w:rPr>
                  <w:rFonts w:cs="Times New Roman"/>
                  <w:noProof/>
                  <w:snapToGrid/>
                  <w:color w:val="auto"/>
                </w:rPr>
                <w:t>Yu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  <w:p w:rsidR="00170B8F" w:rsidRPr="00C93B6C" w:rsidRDefault="00170B8F" w:rsidP="00097B8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3 </w:t>
            </w:r>
          </w:p>
        </w:tc>
        <w:tc>
          <w:tcPr>
            <w:tcW w:w="1275" w:type="dxa"/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28 </w:t>
            </w:r>
          </w:p>
        </w:tc>
        <w:tc>
          <w:tcPr>
            <w:tcW w:w="1276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3.3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3</w:t>
            </w:r>
          </w:p>
        </w:tc>
        <w:tc>
          <w:tcPr>
            <w:tcW w:w="1134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70B8F" w:rsidRPr="00C93B6C" w:rsidRDefault="00170B8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vMerge/>
          </w:tcPr>
          <w:p w:rsidR="00170B8F" w:rsidRPr="00C93B6C" w:rsidRDefault="00170B8F" w:rsidP="00097B8C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170B8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3 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28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2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7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vMerge/>
            <w:tcBorders>
              <w:bottom w:val="single" w:sz="4" w:space="0" w:color="auto"/>
            </w:tcBorders>
          </w:tcPr>
          <w:p w:rsidR="00170B8F" w:rsidRPr="00C93B6C" w:rsidRDefault="00170B8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5" w:name="OLE_LINK6"/>
            <w:bookmarkStart w:id="6" w:name="OLE_LINK7"/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  <w:bookmarkEnd w:id="5"/>
            <w:bookmarkEnd w:id="6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5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2.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8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377D12" w:rsidRPr="00C93B6C">
              <w:rPr>
                <w:rFonts w:cs="Times New Roman"/>
                <w:snapToGrid/>
                <w:color w:val="auto"/>
              </w:rPr>
              <w:t>Wang</w:t>
            </w:r>
            <w:r w:rsidRPr="00C93B6C">
              <w:rPr>
                <w:rFonts w:cs="Times New Roman"/>
                <w:snapToGrid/>
                <w:color w:val="auto"/>
              </w:rPr>
              <w:t xml:space="preserve"> et al.,201</w:t>
            </w:r>
            <w:r w:rsidR="00377D12" w:rsidRPr="00C93B6C">
              <w:rPr>
                <w:rFonts w:cs="Times New Roman"/>
                <w:snapToGrid/>
                <w:color w:val="auto"/>
              </w:rPr>
              <w:t>5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4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.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9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1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Xin et al.,2014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9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0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5.4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366985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u&lt;/Author&gt;&lt;Year&gt;2013&lt;/Year&gt;&lt;RecNum&gt;999&lt;/RecNum&gt;&lt;DisplayText&gt;(Yu et al. 2013)&lt;/DisplayText&gt;&lt;record&gt;&lt;rec-number&gt;999&lt;/rec-number&gt;&lt;foreign-keys&gt;&lt;key app="EN" db-id="stxvateertt0s2edfx25x9suzzv2frpztp5w"&gt;999&lt;/key&gt;&lt;/foreign-keys&gt;&lt;ref-type name="Journal Article"&gt;17&lt;/ref-type&gt;&lt;contributors&gt;&lt;authors&gt;&lt;author&gt;Yu, L. D.&lt;/author&gt;&lt;author&gt;Wang, G. F.&lt;/author&gt;&lt;author&gt;Zhang, R. J.&lt;/author&gt;&lt;author&gt;Zhang, L. M.&lt;/author&gt;&lt;author&gt;Song, Y.&lt;/author&gt;&lt;author&gt;Wu, B. B.&lt;/author&gt;&lt;author&gt;Li, X. F.&lt;/author&gt;&lt;author&gt;An, K.&lt;/author&gt;&lt;author&gt;Chu, J. H.&lt;/author&gt;&lt;/authors&gt;&lt;/contributors&gt;&lt;titles&gt;&lt;title&gt;Characterization and Source Apportionment of PM2.5 in an Urban Environment in Beijing&lt;/title&gt;&lt;secondary-title&gt;Aerosol and Air Quality Research&lt;/secondary-title&gt;&lt;/titles&gt;&lt;periodical&gt;&lt;full-title&gt;Aerosol and Air Quality Research&lt;/full-title&gt;&lt;abbr-1&gt;Aerosol Air Qual. Res.&lt;/abbr-1&gt;&lt;/periodical&gt;&lt;pages&gt;574-583&lt;/pages&gt;&lt;volume&gt;13&lt;/volume&gt;&lt;number&gt;2&lt;/number&gt;&lt;dates&gt;&lt;year&gt;2013&lt;/year&gt;&lt;pub-dates&gt;&lt;date&gt;Apr&lt;/date&gt;&lt;/pub-dates&gt;&lt;/dates&gt;&lt;isbn&gt;1680-8584&lt;/isbn&gt;&lt;accession-num&gt;WOS:000315327400014&lt;/accession-num&gt;&lt;urls&gt;&lt;related-urls&gt;&lt;url&gt;&amp;lt;Go to ISI&amp;gt;://WOS:000315327400014&lt;/url&gt;&lt;/related-urls&gt;&lt;/urls&gt;&lt;electronic-resource-num&gt;10.4209/aaqr.2012.07.019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2" w:tooltip="Yu, 2013 #99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u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7" w:name="OLE_LINK8"/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  <w:bookmarkEnd w:id="7"/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4 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7.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72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8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8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:rsidR="0052359F" w:rsidRPr="00C93B6C" w:rsidRDefault="0036698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Song&lt;/Author&gt;&lt;Year&gt;2012&lt;/Year&gt;&lt;RecNum&gt;1000&lt;/RecNum&gt;&lt;DisplayText&gt;(Song et al. 2012)&lt;/DisplayText&gt;&lt;record&gt;&lt;rec-number&gt;1000&lt;/rec-number&gt;&lt;foreign-keys&gt;&lt;key app="EN" db-id="stxvateertt0s2edfx25x9suzzv2frpztp5w"&gt;1000&lt;/key&gt;&lt;/foreign-keys&gt;&lt;ref-type name="Journal Article"&gt;17&lt;/ref-type&gt;&lt;contributors&gt;&lt;authors&gt;&lt;author&gt;Song, S. J.&lt;/author&gt;&lt;author&gt;Wu, Y.&lt;/author&gt;&lt;author&gt;Jiang, J. K.&lt;/author&gt;&lt;author&gt;Yang, L.&lt;/author&gt;&lt;author&gt;Cheng, Y.&lt;/author&gt;&lt;author&gt;Hao, J. M.&lt;/author&gt;&lt;/authors&gt;&lt;/contributors&gt;&lt;titles&gt;&lt;title&gt;Chemical characteristics of size-resolved PM2.5 at a roadside environment in Beijing, China&lt;/title&gt;&lt;secondary-title&gt;Environmental Pollution&lt;/secondary-title&gt;&lt;/titles&gt;&lt;periodical&gt;&lt;full-title&gt;Environmental Pollution&lt;/full-title&gt;&lt;abbr-1&gt;Environ. Pollut.&lt;/abbr-1&gt;&lt;/periodical&gt;&lt;pages&gt;215-221&lt;/pages&gt;&lt;volume&gt;161&lt;/volume&gt;&lt;dates&gt;&lt;year&gt;2012&lt;/year&gt;&lt;pub-dates&gt;&lt;date&gt;Feb&lt;/date&gt;&lt;/pub-dates&gt;&lt;/dates&gt;&lt;isbn&gt;0269-7491&lt;/isbn&gt;&lt;accession-num&gt;WOS:000300539300029&lt;/accession-num&gt;&lt;urls&gt;&lt;related-urls&gt;&lt;url&gt;&amp;lt;Go to ISI&amp;gt;://WOS:000300539300029&lt;/url&gt;&lt;/related-urls&gt;&lt;/urls&gt;&lt;electronic-resource-num&gt;10.1016/j.envpol.2011.10.01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3" w:tooltip="Song, 2012 #100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Song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4 </w:t>
            </w:r>
          </w:p>
        </w:tc>
        <w:tc>
          <w:tcPr>
            <w:tcW w:w="1276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2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7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55</w:t>
            </w:r>
          </w:p>
        </w:tc>
        <w:tc>
          <w:tcPr>
            <w:tcW w:w="2693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</w:t>
            </w:r>
            <w:r w:rsidR="006A42D9" w:rsidRPr="00C93B6C">
              <w:rPr>
                <w:rFonts w:cs="Times New Roman"/>
                <w:snapToGrid/>
              </w:rPr>
              <w:t>p 2009 -</w:t>
            </w:r>
            <w:r w:rsidRPr="00C93B6C">
              <w:rPr>
                <w:rFonts w:cs="Times New Roman"/>
                <w:snapToGrid/>
              </w:rPr>
              <w:t xml:space="preserve"> Dec 2009</w:t>
            </w:r>
          </w:p>
        </w:tc>
        <w:tc>
          <w:tcPr>
            <w:tcW w:w="2410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0 </w:t>
            </w:r>
          </w:p>
          <w:p w:rsidR="00AC1DFA" w:rsidRPr="00C93B6C" w:rsidRDefault="00AC1DFA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0 </w:t>
            </w:r>
          </w:p>
          <w:p w:rsidR="00AC1DFA" w:rsidRPr="00C93B6C" w:rsidRDefault="00AC1DFA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3.4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.07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37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AC1DFA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bookmarkStart w:id="8" w:name="OLE_LINK13"/>
            <w:bookmarkStart w:id="9" w:name="OLE_LINK14"/>
            <w:r w:rsidRPr="00C93B6C">
              <w:rPr>
                <w:rFonts w:cs="Times New Roman" w:hint="eastAsia"/>
                <w:snapToGrid/>
              </w:rPr>
              <w:t>Apr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Jul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Oct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0</w:t>
            </w:r>
            <w:bookmarkEnd w:id="8"/>
            <w:bookmarkEnd w:id="9"/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252CAD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13&lt;/Year&gt;&lt;RecNum&gt;1001&lt;/RecNum&gt;&lt;DisplayText&gt;(Zhao et al. 2013)&lt;/DisplayText&gt;&lt;record&gt;&lt;rec-number&gt;1001&lt;/rec-number&gt;&lt;foreign-keys&gt;&lt;key app="EN" db-id="stxvateertt0s2edfx25x9suzzv2frpztp5w"&gt;1001&lt;/key&gt;&lt;/foreign-keys&gt;&lt;ref-type name="Journal Article"&gt;17&lt;/ref-type&gt;&lt;contributors&gt;&lt;authors&gt;&lt;author&gt;Zhao, P. S.&lt;/author&gt;&lt;author&gt;Dong, F.&lt;/author&gt;&lt;author&gt;He, D.&lt;/author&gt;&lt;author&gt;Zhao, X. J.&lt;/author&gt;&lt;author&gt;Zhang, X. L.&lt;/author&gt;&lt;author&gt;Zhang, W. Z.&lt;/author&gt;&lt;author&gt;Yao, Q.&lt;/author&gt;&lt;author&gt;Liu, H. Y.&lt;/author&gt;&lt;/authors&gt;&lt;/contributors&gt;&lt;titles&gt;&lt;title&gt;Characteristics of concentrations and chemical compositions for PM2.5 in the region of Beijing, Tianjin, and Hebei, China&lt;/title&gt;&lt;secondary-title&gt;Atmospheric Chemistry and Physics&lt;/secondary-title&gt;&lt;/titles&gt;&lt;periodical&gt;&lt;full-title&gt;Atmospheric Chemistry and Physics&lt;/full-title&gt;&lt;/periodical&gt;&lt;pages&gt;4631-4644&lt;/pages&gt;&lt;volume&gt;13&lt;/volume&gt;&lt;number&gt;9&lt;/number&gt;&lt;dates&gt;&lt;year&gt;2013&lt;/year&gt;&lt;/dates&gt;&lt;isbn&gt;1680-7316&lt;/isbn&gt;&lt;accession-num&gt;WOS:000318941300011&lt;/accession-num&gt;&lt;urls&gt;&lt;related-urls&gt;&lt;url&gt;&amp;lt;Go to ISI&amp;gt;://WOS:000318941300011&lt;/url&gt;&lt;/related-urls&gt;&lt;/urls&gt;&lt;electronic-resource-num&gt;10.5194/acp-13-4631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9" w:tooltip="Zhao, 2013 #100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61362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99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0 </w:t>
            </w:r>
          </w:p>
          <w:p w:rsidR="00361362" w:rsidRPr="00C93B6C" w:rsidRDefault="0036136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9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70AA7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Jul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Oct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a</w:t>
            </w:r>
            <w:r w:rsidRPr="00C93B6C">
              <w:rPr>
                <w:rFonts w:cs="Times New Roman" w:hint="eastAsia"/>
                <w:snapToGrid/>
              </w:rPr>
              <w:t>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D64186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415A14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3&lt;/Year&gt;&lt;RecNum&gt;764&lt;/RecNum&gt;&lt;DisplayText&gt;(Zhang et al. 2013)&lt;/DisplayText&gt;&lt;record&gt;&lt;rec-number&gt;764&lt;/rec-number&gt;&lt;foreign-keys&gt;&lt;key app="EN" db-id="stxvateertt0s2edfx25x9suzzv2frpztp5w"&gt;764&lt;/key&gt;&lt;/foreign-keys&gt;&lt;ref-type name="Journal Article"&gt;17&lt;/ref-type&gt;&lt;contributors&gt;&lt;authors&gt;&lt;author&gt;Zhang, R.&lt;/author&gt;&lt;author&gt;Jing, J.&lt;/author&gt;&lt;author&gt;Tao, J.&lt;/author&gt;&lt;author&gt;Hsu, S. C.&lt;/author&gt;&lt;author&gt;Wang, G.&lt;/author&gt;&lt;author&gt;Cao, J.&lt;/author&gt;&lt;author&gt;Lee, C. S. L.&lt;/author&gt;&lt;author&gt;Zhu, L.&lt;/author&gt;&lt;author&gt;Chen, Z.&lt;/author&gt;&lt;author&gt;Zhao, Y.&lt;/author&gt;&lt;author&gt;Shen, Z.&lt;/author&gt;&lt;/authors&gt;&lt;/contributors&gt;&lt;titles&gt;&lt;title&gt;Chemical characterization and source apportionment of PM2.5 in Beijing: seasonal perspective&lt;/title&gt;&lt;secondary-title&gt;Atmospheric Chemistry and Physics&lt;/secondary-title&gt;&lt;/titles&gt;&lt;periodical&gt;&lt;full-title&gt;Atmospheric Chemistry and Physics&lt;/full-title&gt;&lt;/periodical&gt;&lt;pages&gt;7053-7074&lt;/pages&gt;&lt;volume&gt;13&lt;/volume&gt;&lt;number&gt;14&lt;/number&gt;&lt;dates&gt;&lt;year&gt;2013&lt;/year&gt;&lt;/dates&gt;&lt;isbn&gt;1680-7316&lt;/isbn&gt;&lt;accession-num&gt;WOS:000322448300021&lt;/accession-num&gt;&lt;urls&gt;&lt;related-urls&gt;&lt;url&gt;&amp;lt;Go to ISI&amp;gt;://WOS:000322448300021&lt;/url&gt;&lt;/related-urls&gt;&lt;/urls&gt;&lt;electronic-resource-num&gt;10.5194/acp-13-7053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6" w:tooltip="Zhang, 2013 #76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5 </w:t>
            </w:r>
          </w:p>
          <w:p w:rsidR="00AC1DFA" w:rsidRPr="00C93B6C" w:rsidRDefault="00AC1DFA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0 </w:t>
            </w:r>
          </w:p>
          <w:p w:rsidR="00AC1DFA" w:rsidRPr="00C93B6C" w:rsidRDefault="00AC1DFA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2.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3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="002A2282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</w:t>
            </w:r>
            <w:r w:rsidR="00EE6D00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</w:t>
            </w:r>
            <w:r w:rsidR="002A2282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</w:t>
            </w:r>
            <w:r w:rsidR="00EE6D00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Dec</w:t>
            </w:r>
            <w:r w:rsidR="002A2282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</w:t>
            </w:r>
            <w:r w:rsidR="00EE6D00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r</w:t>
            </w:r>
            <w:r w:rsidR="002A2282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Liu et al.,2014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4 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5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6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5</w:t>
            </w:r>
          </w:p>
        </w:tc>
        <w:tc>
          <w:tcPr>
            <w:tcW w:w="2693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9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Sep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9</w:t>
            </w:r>
          </w:p>
        </w:tc>
        <w:tc>
          <w:tcPr>
            <w:tcW w:w="2410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431C49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Song&lt;/Author&gt;&lt;Year&gt;2012&lt;/Year&gt;&lt;RecNum&gt;1000&lt;/RecNum&gt;&lt;DisplayText&gt;(Song et al. 2012)&lt;/DisplayText&gt;&lt;record&gt;&lt;rec-number&gt;1000&lt;/rec-number&gt;&lt;foreign-keys&gt;&lt;key app="EN" db-id="stxvateertt0s2edfx25x9suzzv2frpztp5w"&gt;1000&lt;/key&gt;&lt;/foreign-keys&gt;&lt;ref-type name="Journal Article"&gt;17&lt;/ref-type&gt;&lt;contributors&gt;&lt;authors&gt;&lt;author&gt;Song, S. J.&lt;/author&gt;&lt;author&gt;Wu, Y.&lt;/author&gt;&lt;author&gt;Jiang, J. K.&lt;/author&gt;&lt;author&gt;Yang, L.&lt;/author&gt;&lt;author&gt;Cheng, Y.&lt;/author&gt;&lt;author&gt;Hao, J. M.&lt;/author&gt;&lt;/authors&gt;&lt;/contributors&gt;&lt;titles&gt;&lt;title&gt;Chemical characteristics of size-resolved PM2.5 at a roadside environment in Beijing, China&lt;/title&gt;&lt;secondary-title&gt;Environmental Pollution&lt;/secondary-title&gt;&lt;/titles&gt;&lt;periodical&gt;&lt;full-title&gt;Environmental Pollution&lt;/full-title&gt;&lt;abbr-1&gt;Environ. Pollut.&lt;/abbr-1&gt;&lt;/periodical&gt;&lt;pages&gt;215-221&lt;/pages&gt;&lt;volume&gt;161&lt;/volume&gt;&lt;dates&gt;&lt;year&gt;2012&lt;/year&gt;&lt;pub-dates&gt;&lt;date&gt;Feb&lt;/date&gt;&lt;/pub-dates&gt;&lt;/dates&gt;&lt;isbn&gt;0269-7491&lt;/isbn&gt;&lt;accession-num&gt;WOS:000300539300029&lt;/accession-num&gt;&lt;urls&gt;&lt;related-urls&gt;&lt;url&gt;&amp;lt;Go to ISI&amp;gt;://WOS:000300539300029&lt;/url&gt;&lt;/related-urls&gt;&lt;/urls&gt;&lt;electronic-resource-num&gt;10.1016/j.envpol.2011.10.01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3" w:tooltip="Song, 2012 #100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Song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4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8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1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Dec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52359F" w:rsidRPr="00C93B6C" w:rsidRDefault="0052359F" w:rsidP="006D5ADE">
            <w:pPr>
              <w:pStyle w:val="MDPI42tablebody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1 </w:t>
            </w:r>
          </w:p>
        </w:tc>
        <w:tc>
          <w:tcPr>
            <w:tcW w:w="127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41 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3.4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.07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37</w:t>
            </w:r>
          </w:p>
        </w:tc>
        <w:tc>
          <w:tcPr>
            <w:tcW w:w="2693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9</w:t>
            </w:r>
            <w:r w:rsidRPr="00C93B6C">
              <w:rPr>
                <w:rFonts w:cs="Times New Roman"/>
                <w:snapToGrid/>
              </w:rPr>
              <w:t>-2010</w:t>
            </w:r>
          </w:p>
        </w:tc>
        <w:tc>
          <w:tcPr>
            <w:tcW w:w="2410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C272FF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13&lt;/Year&gt;&lt;RecNum&gt;1001&lt;/RecNum&gt;&lt;DisplayText&gt;(Zhao et al. 2013)&lt;/DisplayText&gt;&lt;record&gt;&lt;rec-number&gt;1001&lt;/rec-number&gt;&lt;foreign-keys&gt;&lt;key app="EN" db-id="stxvateertt0s2edfx25x9suzzv2frpztp5w"&gt;1001&lt;/key&gt;&lt;/foreign-keys&gt;&lt;ref-type name="Journal Article"&gt;17&lt;/ref-type&gt;&lt;contributors&gt;&lt;authors&gt;&lt;author&gt;Zhao, P. S.&lt;/author&gt;&lt;author&gt;Dong, F.&lt;/author&gt;&lt;author&gt;He, D.&lt;/author&gt;&lt;author&gt;Zhao, X. J.&lt;/author&gt;&lt;author&gt;Zhang, X. L.&lt;/author&gt;&lt;author&gt;Zhang, W. Z.&lt;/author&gt;&lt;author&gt;Yao, Q.&lt;/author&gt;&lt;author&gt;Liu, H. Y.&lt;/author&gt;&lt;/authors&gt;&lt;/contributors&gt;&lt;titles&gt;&lt;title&gt;Characteristics of concentrations and chemical compositions for PM2.5 in the region of Beijing, Tianjin, and Hebei, China&lt;/title&gt;&lt;secondary-title&gt;Atmospheric Chemistry and Physics&lt;/secondary-title&gt;&lt;/titles&gt;&lt;periodical&gt;&lt;full-title&gt;Atmospheric Chemistry and Physics&lt;/full-title&gt;&lt;/periodical&gt;&lt;pages&gt;4631-4644&lt;/pages&gt;&lt;volume&gt;13&lt;/volume&gt;&lt;number&gt;9&lt;/number&gt;&lt;dates&gt;&lt;year&gt;2013&lt;/year&gt;&lt;/dates&gt;&lt;isbn&gt;1680-7316&lt;/isbn&gt;&lt;accession-num&gt;WOS:000318941300011&lt;/accession-num&gt;&lt;urls&gt;&lt;related-urls&gt;&lt;url&gt;&amp;lt;Go to ISI&amp;gt;://WOS:000318941300011&lt;/url&gt;&lt;/related-urls&gt;&lt;/urls&gt;&lt;electronic-resource-num&gt;10.5194/acp-13-4631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9" w:tooltip="Zhao, 2013 #100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B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41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7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4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77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41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.7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4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41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4.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5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01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1 </w:t>
            </w:r>
          </w:p>
        </w:tc>
        <w:tc>
          <w:tcPr>
            <w:tcW w:w="1275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41 </w:t>
            </w:r>
          </w:p>
        </w:tc>
        <w:tc>
          <w:tcPr>
            <w:tcW w:w="1276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6.5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23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21</w:t>
            </w:r>
          </w:p>
        </w:tc>
        <w:tc>
          <w:tcPr>
            <w:tcW w:w="2693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  <w:tcBorders>
              <w:top w:val="none" w:sz="0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69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25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 2009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:rsidR="0052359F" w:rsidRPr="00C93B6C" w:rsidRDefault="009B4CBD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BE239D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3&lt;/Year&gt;&lt;RecNum&gt;995&lt;/RecNum&gt;&lt;DisplayText&gt;(Li et al. 2013a)&lt;/DisplayText&gt;&lt;record&gt;&lt;rec-number&gt;995&lt;/rec-number&gt;&lt;foreign-keys&gt;&lt;key app="EN" db-id="stxvateertt0s2edfx25x9suzzv2frpztp5w"&gt;995&lt;/key&gt;&lt;/foreign-keys&gt;&lt;ref-type name="Journal Article"&gt;17&lt;/ref-type&gt;&lt;contributors&gt;&lt;authors&gt;&lt;author&gt;Li, J. J.&lt;/author&gt;&lt;author&gt;Wang, G. H.&lt;/author&gt;&lt;author&gt;Wang, X. M.&lt;/author&gt;&lt;author&gt;Cao, J. J.&lt;/author&gt;&lt;author&gt;Sun, T.&lt;/author&gt;&lt;author&gt;Cheng, C. L.&lt;/author&gt;&lt;author&gt;Meng, J. J.&lt;/author&gt;&lt;author&gt;Hu, T. F.&lt;/author&gt;&lt;author&gt;Liu, S. X.&lt;/author&gt;&lt;/authors&gt;&lt;/contributors&gt;&lt;titles&gt;&lt;title&gt;Abundance, composition and source of atmospheric PM2.5 at a remote site in the Tibetan Plateau, China&lt;/title&gt;&lt;secondary-title&gt;Tellus Series B-Chemical and Physical Meteorology&lt;/secondary-title&gt;&lt;/titles&gt;&lt;periodical&gt;&lt;full-title&gt;Tellus Series B-Chemical and Physical Meteorology&lt;/full-title&gt;&lt;/periodical&gt;&lt;volume&gt;65&lt;/volume&gt;&lt;dates&gt;&lt;year&gt;2013&lt;/year&gt;&lt;/dates&gt;&lt;isbn&gt;0280-6509&lt;/isbn&gt;&lt;accession-num&gt;WOS:000324546400001&lt;/accession-num&gt;&lt;urls&gt;&lt;related-urls&gt;&lt;url&gt;&amp;lt;Go to ISI&amp;gt;://WOS:000324546400001&lt;/url&gt;&lt;/related-urls&gt;&lt;/urls&gt;&lt;custom7&gt;20281&lt;/custom7&gt;&lt;electronic-resource-num&gt;10.3402/tellusb.v65i0.2028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BE239D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4" w:tooltip="Li, 2013 #99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13a</w:t>
              </w:r>
            </w:hyperlink>
            <w:r w:rsidR="00BE239D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9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6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24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1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6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3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49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10" w:name="_Hlk481745412"/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8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5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09</w:t>
            </w:r>
          </w:p>
        </w:tc>
        <w:tc>
          <w:tcPr>
            <w:tcW w:w="2693" w:type="dxa"/>
          </w:tcPr>
          <w:p w:rsidR="0052359F" w:rsidRPr="00C93B6C" w:rsidRDefault="008F6619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20</w:t>
            </w:r>
            <w:r w:rsidR="0052359F"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0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1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2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.11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3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8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7.0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.7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bookmarkEnd w:id="10"/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9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3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3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17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8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96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72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.41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9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39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8.9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5.7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8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34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F661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20</w:t>
            </w:r>
            <w:r w:rsidR="0052359F"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72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74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.66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04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1.0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94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8.0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7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11" w:name="OLE_LINK28"/>
            <w:bookmarkStart w:id="12" w:name="OLE_LINK29"/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  <w:bookmarkEnd w:id="11"/>
            <w:bookmarkEnd w:id="12"/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6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6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625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895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11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32.774 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400 </w:t>
            </w:r>
          </w:p>
        </w:tc>
        <w:tc>
          <w:tcPr>
            <w:tcW w:w="2693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Feb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342F63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Qiao&lt;/Author&gt;&lt;Year&gt;2014&lt;/Year&gt;&lt;RecNum&gt;593&lt;/RecNum&gt;&lt;DisplayText&gt;(Qiao et al. 2014)&lt;/DisplayText&gt;&lt;record&gt;&lt;rec-number&gt;593&lt;/rec-number&gt;&lt;foreign-keys&gt;&lt;key app="EN" db-id="5wf2zw5pizvadmevazn5d2xqdfs25t2rtew2"&gt;593&lt;/key&gt;&lt;/foreign-keys&gt;&lt;ref-type name="Journal Article"&gt;17&lt;/ref-type&gt;&lt;contributors&gt;&lt;authors&gt;&lt;author&gt;Qiao, L. P.&lt;/author&gt;&lt;author&gt;Cai, J.&lt;/author&gt;&lt;author&gt;Wang, H. L.&lt;/author&gt;&lt;author&gt;Wang, W. B.&lt;/author&gt;&lt;author&gt;Zhou, M.&lt;/author&gt;&lt;author&gt;Lou, S. R.&lt;/author&gt;&lt;author&gt;Chen, R. J.&lt;/author&gt;&lt;author&gt;Dai, H. X.&lt;/author&gt;&lt;author&gt;Chen, C. H.&lt;/author&gt;&lt;author&gt;Kan, H. D.&lt;/author&gt;&lt;/authors&gt;&lt;/contributors&gt;&lt;titles&gt;&lt;title&gt;PM2.5 Constituents and Hospital Emergency-Room Visits in Shanghai, China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10406-10414&lt;/pages&gt;&lt;volume&gt;48&lt;/volume&gt;&lt;number&gt;17&lt;/number&gt;&lt;dates&gt;&lt;year&gt;2014&lt;/year&gt;&lt;pub-dates&gt;&lt;date&gt;Sep&lt;/date&gt;&lt;/pub-dates&gt;&lt;/dates&gt;&lt;isbn&gt;0013-936X&lt;/isbn&gt;&lt;accession-num&gt;WOS:000341229300057&lt;/accession-num&gt;&lt;urls&gt;&lt;related-urls&gt;&lt;url&gt;&amp;lt;Go to ISI&amp;gt;://WOS:000341229300057&lt;/url&gt;&lt;/related-urls&gt;&lt;/urls&gt;&lt;electronic-resource-num&gt;10.1021/es501305k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2" w:tooltip="Qiao, 2014 #59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Qiao et al. 2014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6.076 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6.032 </w:t>
            </w:r>
          </w:p>
        </w:tc>
        <w:tc>
          <w:tcPr>
            <w:tcW w:w="2693" w:type="dxa"/>
          </w:tcPr>
          <w:p w:rsidR="0052359F" w:rsidRPr="00C93B6C" w:rsidRDefault="008F6619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52359F" w:rsidRPr="00C93B6C">
              <w:rPr>
                <w:rFonts w:cs="Times New Roman" w:hint="eastAsia"/>
                <w:snapToGrid/>
              </w:rPr>
              <w:t>20</w:t>
            </w:r>
            <w:r w:rsidR="0052359F"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10.736 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7.729 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10.555 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5.709 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39.431 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0.837 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35.965 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9.292 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24.992 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3.013 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19.216 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.606 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18.526 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5.103 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11.164 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9.690 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ei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4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bottom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9.108 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6.764 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ijing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91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278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11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Beiji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Beisihuan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4 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5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6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5</w:t>
            </w:r>
          </w:p>
        </w:tc>
        <w:tc>
          <w:tcPr>
            <w:tcW w:w="2693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,Jul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,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So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>Beijing Heishanzhai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6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31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.23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7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,Jul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,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So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Benxi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1.90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3.47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8.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70AA7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342F63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>
                <w:fldData xml:space="preserve">PEVuZE5vdGU+PENpdGU+PEF1dGhvcj5HdW88L0F1dGhvcj48WWVhcj4yMDA5PC9ZZWFyPjxSZWNO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=
</w:fldData>
              </w:fldChar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begin">
                <w:fldData xml:space="preserve">PEVuZE5vdGU+PENpdGU+PEF1dGhvcj5HdW88L0F1dGhvcj48WWVhcj4yMDA5PC9ZZWFyPjxSZWNO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=
</w:fldData>
              </w:fldChar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.DATA </w:instrText>
            </w:r>
            <w:r w:rsidRPr="00C93B6C">
              <w:rPr>
                <w:rFonts w:cs="Times New Roman"/>
                <w:snapToGrid/>
                <w:color w:val="auto"/>
              </w:rPr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Pr="00C93B6C">
              <w:rPr>
                <w:rFonts w:cs="Times New Roman"/>
                <w:snapToGrid/>
                <w:color w:val="auto"/>
              </w:rPr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4" w:tooltip="Guo, 2009 #54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uo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73.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9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pr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  <w:tcBorders>
              <w:top w:val="single" w:sz="4" w:space="0" w:color="auto"/>
            </w:tcBorders>
          </w:tcPr>
          <w:p w:rsidR="0052359F" w:rsidRPr="00C93B6C" w:rsidRDefault="00FB188F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C03F76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ou&lt;/Author&gt;&lt;Year&gt;2012&lt;/Year&gt;&lt;RecNum&gt;1003&lt;/RecNum&gt;&lt;DisplayText&gt;(Zhou et al. 2012a)&lt;/DisplayText&gt;&lt;record&gt;&lt;rec-number&gt;1003&lt;/rec-number&gt;&lt;foreign-keys&gt;&lt;key app="EN" db-id="stxvateertt0s2edfx25x9suzzv2frpztp5w"&gt;1003&lt;/key&gt;&lt;/foreign-keys&gt;&lt;ref-type name="Journal Article"&gt;17&lt;/ref-type&gt;&lt;contributors&gt;&lt;authors&gt;&lt;author&gt;Zhou, J. M.&lt;/author&gt;&lt;author&gt;Zhang, R. J.&lt;/author&gt;&lt;author&gt;Cao, J. J.&lt;/author&gt;&lt;author&gt;Chow, J. C.&lt;/author&gt;&lt;author&gt;Watson, J. G.&lt;/author&gt;&lt;/authors&gt;&lt;/contributors&gt;&lt;titles&gt;&lt;title&gt;Carbonaceous and Ionic Components of Atmospheric Fine Particles in Beijing and Their Impact on Atmospheric Visibility&lt;/title&gt;&lt;secondary-title&gt;Aerosol and Air Quality Research&lt;/secondary-title&gt;&lt;/titles&gt;&lt;periodical&gt;&lt;full-title&gt;Aerosol and Air Quality Research&lt;/full-title&gt;&lt;abbr-1&gt;Aerosol Air Qual. Res.&lt;/abbr-1&gt;&lt;/periodical&gt;&lt;pages&gt;492-502&lt;/pages&gt;&lt;volume&gt;12&lt;/volume&gt;&lt;number&gt;4&lt;/number&gt;&lt;dates&gt;&lt;year&gt;2012&lt;/year&gt;&lt;pub-dates&gt;&lt;date&gt;Aug&lt;/date&gt;&lt;/pub-dates&gt;&lt;/dates&gt;&lt;isbn&gt;1680-8584&lt;/isbn&gt;&lt;accession-num&gt;WOS:000306506700004&lt;/accession-num&gt;&lt;urls&gt;&lt;related-urls&gt;&lt;url&gt;&amp;lt;Go to ISI&amp;gt;://WOS:000306506700004&lt;/url&gt;&lt;/related-urls&gt;&lt;/urls&gt;&lt;electronic-resource-num&gt;10.4209/aaqr.2011.11.0218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C03F76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1" w:tooltip="Zhou, 2012 #100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ou et al. 2012a</w:t>
              </w:r>
            </w:hyperlink>
            <w:r w:rsidR="00C03F76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4.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7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 Nov 2006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2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6.6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4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3</w:t>
            </w: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3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5</w:t>
            </w:r>
          </w:p>
        </w:tc>
        <w:tc>
          <w:tcPr>
            <w:tcW w:w="2693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Sep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0A0BE7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BE239D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3&lt;/Year&gt;&lt;RecNum&gt;995&lt;/RecNum&gt;&lt;DisplayText&gt;(Li et al. 2013a)&lt;/DisplayText&gt;&lt;record&gt;&lt;rec-number&gt;995&lt;/rec-number&gt;&lt;foreign-keys&gt;&lt;key app="EN" db-id="stxvateertt0s2edfx25x9suzzv2frpztp5w"&gt;995&lt;/key&gt;&lt;/foreign-keys&gt;&lt;ref-type name="Journal Article"&gt;17&lt;/ref-type&gt;&lt;contributors&gt;&lt;authors&gt;&lt;author&gt;Li, J. J.&lt;/author&gt;&lt;author&gt;Wang, G. H.&lt;/author&gt;&lt;author&gt;Wang, X. M.&lt;/author&gt;&lt;author&gt;Cao, J. J.&lt;/author&gt;&lt;author&gt;Sun, T.&lt;/author&gt;&lt;author&gt;Cheng, C. L.&lt;/author&gt;&lt;author&gt;Meng, J. J.&lt;/author&gt;&lt;author&gt;Hu, T. F.&lt;/author&gt;&lt;author&gt;Liu, S. X.&lt;/author&gt;&lt;/authors&gt;&lt;/contributors&gt;&lt;titles&gt;&lt;title&gt;Abundance, composition and source of atmospheric PM2.5 at a remote site in the Tibetan Plateau, China&lt;/title&gt;&lt;secondary-title&gt;Tellus Series B-Chemical and Physical Meteorology&lt;/secondary-title&gt;&lt;/titles&gt;&lt;periodical&gt;&lt;full-title&gt;Tellus Series B-Chemical and Physical Meteorology&lt;/full-title&gt;&lt;/periodical&gt;&lt;volume&gt;65&lt;/volume&gt;&lt;dates&gt;&lt;year&gt;2013&lt;/year&gt;&lt;/dates&gt;&lt;isbn&gt;0280-6509&lt;/isbn&gt;&lt;accession-num&gt;WOS:000324546400001&lt;/accession-num&gt;&lt;urls&gt;&lt;related-urls&gt;&lt;url&gt;&amp;lt;Go to ISI&amp;gt;://WOS:000324546400001&lt;/url&gt;&lt;/related-urls&gt;&lt;/urls&gt;&lt;custom7&gt;20281&lt;/custom7&gt;&lt;electronic-resource-num&gt;10.3402/tellusb.v65i0.2028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BE239D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4" w:tooltip="Li, 2013 #99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13a</w:t>
              </w:r>
            </w:hyperlink>
            <w:r w:rsidR="00BE239D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2A2282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2A2282" w:rsidRPr="00C93B6C" w:rsidRDefault="002A2282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8</w:t>
            </w:r>
          </w:p>
        </w:tc>
        <w:tc>
          <w:tcPr>
            <w:tcW w:w="1134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7</w:t>
            </w:r>
          </w:p>
        </w:tc>
        <w:tc>
          <w:tcPr>
            <w:tcW w:w="2693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2A2282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Ju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2A2282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2A2282" w:rsidRPr="00C93B6C" w:rsidRDefault="002A2282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.2</w:t>
            </w:r>
          </w:p>
        </w:tc>
        <w:tc>
          <w:tcPr>
            <w:tcW w:w="1134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6</w:t>
            </w:r>
          </w:p>
        </w:tc>
        <w:tc>
          <w:tcPr>
            <w:tcW w:w="2693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Sep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Nov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</w:tcPr>
          <w:p w:rsidR="002A2282" w:rsidRPr="00C93B6C" w:rsidRDefault="002A228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2A2282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single" w:sz="4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AS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none" w:sz="0" w:space="0" w:color="auto"/>
              <w:bottom w:val="single" w:sz="4" w:space="0" w:color="auto"/>
            </w:tcBorders>
            <w:vAlign w:val="center"/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none" w:sz="0" w:space="0" w:color="auto"/>
              <w:bottom w:val="single" w:sz="4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3.7</w:t>
            </w:r>
          </w:p>
        </w:tc>
        <w:tc>
          <w:tcPr>
            <w:tcW w:w="1134" w:type="dxa"/>
            <w:tcBorders>
              <w:top w:val="none" w:sz="0" w:space="0" w:color="auto"/>
              <w:bottom w:val="single" w:sz="4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4</w:t>
            </w:r>
          </w:p>
        </w:tc>
        <w:tc>
          <w:tcPr>
            <w:tcW w:w="2693" w:type="dxa"/>
            <w:tcBorders>
              <w:top w:val="none" w:sz="0" w:space="0" w:color="auto"/>
              <w:bottom w:val="single" w:sz="4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single" w:sz="4" w:space="0" w:color="auto"/>
            </w:tcBorders>
          </w:tcPr>
          <w:p w:rsidR="002A2282" w:rsidRPr="00C93B6C" w:rsidRDefault="002A2282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13" w:name="OLE_LINK17"/>
            <w:bookmarkStart w:id="14" w:name="OLE_LINK18"/>
            <w:r w:rsidRPr="00C93B6C">
              <w:rPr>
                <w:rFonts w:cs="Times New Roman"/>
                <w:b w:val="0"/>
                <w:bCs w:val="0"/>
                <w:snapToGrid/>
              </w:rPr>
              <w:t>Changsha</w:t>
            </w:r>
            <w:bookmarkEnd w:id="13"/>
            <w:bookmarkEnd w:id="14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8.16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95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2.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</w:t>
            </w:r>
            <w:r w:rsidRPr="00C93B6C">
              <w:rPr>
                <w:rFonts w:cs="Times New Roman"/>
                <w:snapToGrid/>
              </w:rPr>
              <w:t>9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Oct 2009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410308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415A14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1&lt;/Year&gt;&lt;RecNum&gt;373&lt;/RecNum&gt;&lt;DisplayText&gt;(Yang et al. 2011)&lt;/DisplayText&gt;&lt;record&gt;&lt;rec-number&gt;373&lt;/rec-number&gt;&lt;foreign-keys&gt;&lt;key app="EN" db-id="stxvateertt0s2edfx25x9suzzv2frpztp5w"&gt;373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>Changsha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8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9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2.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6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Li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0.7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4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 - 2007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61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4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3.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6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D020AE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816A9D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2&lt;/Year&gt;&lt;RecNum&gt;1004&lt;/RecNum&gt;&lt;DisplayText&gt;(Yang et al. 2012b)&lt;/DisplayText&gt;&lt;record&gt;&lt;rec-number&gt;1004&lt;/rec-number&gt;&lt;foreign-keys&gt;&lt;key app="EN" db-id="stxvateertt0s2edfx25x9suzzv2frpztp5w"&gt;1004&lt;/key&gt;&lt;/foreign-keys&gt;&lt;ref-type name="Journal Article"&gt;17&lt;/ref-type&gt;&lt;contributors&gt;&lt;authors&gt;&lt;author&gt;Yang, Y. H.&lt;/author&gt;&lt;author&gt;Chan, C. Y.&lt;/author&gt;&lt;author&gt;Tao, J.&lt;/author&gt;&lt;author&gt;Lin, M.&lt;/author&gt;&lt;author&gt;Engling, G.&lt;/author&gt;&lt;author&gt;Zhang, Z. S.&lt;/author&gt;&lt;author&gt;Zhang, T.&lt;/author&gt;&lt;author&gt;Su, L.&lt;/author&gt;&lt;/authors&gt;&lt;/contributors&gt;&lt;titles&gt;&lt;title&gt;Observation of elevated fungal tracers due to biomass burning in the Sichuan Basin at Chengdu City, China&lt;/title&gt;&lt;secondary-title&gt;Science of the Total Environment&lt;/secondary-title&gt;&lt;/titles&gt;&lt;periodical&gt;&lt;full-title&gt;Science of the Total Environment&lt;/full-title&gt;&lt;/periodical&gt;&lt;pages&gt;68-77&lt;/pages&gt;&lt;volume&gt;431&lt;/volume&gt;&lt;dates&gt;&lt;year&gt;2012&lt;/year&gt;&lt;pub-dates&gt;&lt;date&gt;Aug&lt;/date&gt;&lt;/pub-dates&gt;&lt;/dates&gt;&lt;isbn&gt;0048-9697&lt;/isbn&gt;&lt;accession-num&gt;WOS:000306887900009&lt;/accession-num&gt;&lt;urls&gt;&lt;related-urls&gt;&lt;url&gt;&amp;lt;Go to ISI&amp;gt;://WOS:000306887900009&lt;/url&gt;&lt;/related-urls&gt;&lt;/urls&gt;&lt;electronic-resource-num&gt;10.1016/j.scitotenv.2012.05.03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816A9D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0" w:tooltip="Yang, 2012 #100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2b</w:t>
              </w:r>
            </w:hyperlink>
            <w:r w:rsidR="00816A9D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66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0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5.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8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4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="006A42D9" w:rsidRPr="00C93B6C">
              <w:rPr>
                <w:rFonts w:cs="Times New Roman" w:hint="eastAsia"/>
                <w:snapToGrid/>
              </w:rPr>
              <w:t>Ja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B1D2D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8B1D2D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李友平</w:t>
            </w:r>
            <w:r w:rsidRPr="00C93B6C">
              <w:rPr>
                <w:rFonts w:cs="Times New Roman"/>
                <w:snapToGrid/>
                <w:color w:val="auto"/>
              </w:rPr>
              <w:t>,2014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66 </w:t>
            </w:r>
          </w:p>
          <w:p w:rsidR="005214FA" w:rsidRPr="00C93B6C" w:rsidRDefault="005214F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0 </w:t>
            </w:r>
          </w:p>
          <w:p w:rsidR="005214FA" w:rsidRPr="00C93B6C" w:rsidRDefault="005214F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4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14FA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pr 2009,Jul 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2009,Jan 2010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ED4C07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415A14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13&lt;/Year&gt;&lt;RecNum&gt;707&lt;/RecNum&gt;&lt;DisplayText&gt;(Tao et al. 2013)&lt;/DisplayText&gt;&lt;record&gt;&lt;rec-number&gt;707&lt;/rec-number&gt;&lt;foreign-keys&gt;&lt;key app="EN" db-id="stxvateertt0s2edfx25x9suzzv2frpztp5w"&gt;707&lt;/key&gt;&lt;/foreign-keys&gt;&lt;ref-type name="Journal Article"&gt;17&lt;/ref-type&gt;&lt;contributors&gt;&lt;authors&gt;&lt;author&gt;Tao, J.&lt;/author&gt;&lt;author&gt;Zhang, L. M.&lt;/author&gt;&lt;author&gt;Engling, G.&lt;/author&gt;&lt;author&gt;Zhang, R. J.&lt;/author&gt;&lt;author&gt;Yang, Y. H.&lt;/author&gt;&lt;author&gt;Cao, J. J.&lt;/author&gt;&lt;author&gt;Zhu, C. S.&lt;/author&gt;&lt;author&gt;Wang, Q. Y.&lt;/author&gt;&lt;author&gt;Luo, L.&lt;/author&gt;&lt;/authors&gt;&lt;/contributors&gt;&lt;titles&gt;&lt;title&gt;Chemical composition of PM2.5 in an urban environment in Chengdu, China: Importance of springtime dust storms and biomass burning&lt;/title&gt;&lt;secondary-title&gt;Atmospheric Research&lt;/secondary-title&gt;&lt;/titles&gt;&lt;periodical&gt;&lt;full-title&gt;Atmospheric Research&lt;/full-title&gt;&lt;abbr-1&gt;Atmos. Res.&lt;/abbr-1&gt;&lt;/periodical&gt;&lt;pages&gt;270-283&lt;/pages&gt;&lt;volume&gt;122&lt;/volume&gt;&lt;dates&gt;&lt;year&gt;2013&lt;/year&gt;&lt;pub-dates&gt;&lt;date&gt;Mar&lt;/date&gt;&lt;/pub-dates&gt;&lt;/dates&gt;&lt;isbn&gt;0169-8095&lt;/isbn&gt;&lt;accession-num&gt;WOS:000315551500022&lt;/accession-num&gt;&lt;urls&gt;&lt;related-urls&gt;&lt;url&gt;&amp;lt;Go to ISI&amp;gt;://WOS:000315551500022&lt;/url&gt;&lt;/related-urls&gt;&lt;/urls&gt;&lt;electronic-resource-num&gt;10.1016/j.atmosres.2012.11.00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9" w:tooltip="Tao, 2013 #70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T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776181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65 </w:t>
            </w:r>
          </w:p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  <w:vAlign w:val="center"/>
          </w:tcPr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lastRenderedPageBreak/>
              <w:t xml:space="preserve">104.03 </w:t>
            </w:r>
          </w:p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lastRenderedPageBreak/>
              <w:t>119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5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6</w:t>
            </w:r>
          </w:p>
        </w:tc>
        <w:tc>
          <w:tcPr>
            <w:tcW w:w="2693" w:type="dxa"/>
            <w:tcBorders>
              <w:top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pr 2011,Jun 2011,</w:t>
            </w:r>
          </w:p>
          <w:p w:rsidR="00776181" w:rsidRPr="00C93B6C" w:rsidRDefault="00776181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lastRenderedPageBreak/>
              <w:t>Jul 2011,Oct 2011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</w:tcBorders>
          </w:tcPr>
          <w:p w:rsidR="00776181" w:rsidRPr="00C93B6C" w:rsidRDefault="00776181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lastRenderedPageBreak/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14&lt;/Year&gt;&lt;RecNum&gt;706&lt;/RecNum&gt;&lt;DisplayText&gt;(Tao et al. 2014)&lt;/DisplayText&gt;&lt;record&gt;&lt;rec-number&gt;706&lt;/rec-number&gt;&lt;foreign-keys&gt;&lt;key app="EN" db-id="stxvateertt0s2edfx25x9suzzv2frpztp5w"&gt;706&lt;/key&gt;&lt;/foreign-keys&gt;&lt;ref-type name="Journal Article"&gt;17&lt;/ref-type&gt;&lt;contributors&gt;&lt;authors&gt;&lt;author&gt;Tao, J.&lt;/author&gt;&lt;author&gt;Zhang, L. M.&lt;/author&gt;&lt;author&gt;Cao, J. J.&lt;/author&gt;&lt;author&gt;Hsu, S. C.&lt;/author&gt;&lt;author&gt;Xia, X. G.&lt;/author&gt;&lt;author&gt;Zhang, Z. S.&lt;/author&gt;&lt;author&gt;Lin, Z. J.&lt;/author&gt;&lt;author&gt;Cheng, T. T.&lt;/author&gt;&lt;author&gt;Zhang, R. J.&lt;/author&gt;&lt;/authors&gt;&lt;/contributors&gt;&lt;titles&gt;&lt;title&gt;Characterization and source apportionment of aerosol light extinction in Chengdu, southwest China&lt;/title&gt;&lt;secondary-title&gt;Atmospheric Environment&lt;/secondary-title&gt;&lt;/titles&gt;&lt;periodical&gt;&lt;full-title&gt;Atmospheric Environment&lt;/full-title&gt;&lt;/periodical&gt;&lt;pages&gt;552-562&lt;/pages&gt;&lt;volume&gt;95&lt;/volume&gt;&lt;dates&gt;&lt;year&gt;2014&lt;/year&gt;&lt;pub-dates&gt;&lt;date&gt;Oct&lt;/date&gt;&lt;/pub-dates&gt;&lt;/dates&gt;&lt;isbn&gt;1352-2310&lt;/isbn&gt;&lt;accession-num&gt;WOS:000340977400055&lt;/accession-num&gt;&lt;urls&gt;&lt;related-urls&gt;&lt;url&gt;&amp;lt;Go to ISI&amp;gt;://WOS:000340977400055&lt;/url&gt;&lt;/related-urls&gt;&lt;/urls&gt;&lt;electronic-resource-num&gt;10.1016/j.atmosenv.2014.07.01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8" w:tooltip="Tao, 2014 #706" w:history="1">
              <w:r w:rsidRPr="00C93B6C">
                <w:rPr>
                  <w:rFonts w:cs="Times New Roman"/>
                  <w:noProof/>
                  <w:snapToGrid/>
                  <w:color w:val="auto"/>
                </w:rPr>
                <w:t>Tao et al. 2014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  <w:p w:rsidR="00776181" w:rsidRPr="00C93B6C" w:rsidRDefault="00776181" w:rsidP="00776181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lastRenderedPageBreak/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14&lt;/Year&gt;&lt;RecNum&gt;706&lt;/RecNum&gt;&lt;DisplayText&gt;(Tao et al. 2014)&lt;/DisplayText&gt;&lt;record&gt;&lt;rec-number&gt;706&lt;/rec-number&gt;&lt;foreign-keys&gt;&lt;key app="EN" db-id="stxvateertt0s2edfx25x9suzzv2frpztp5w"&gt;706&lt;/key&gt;&lt;/foreign-keys&gt;&lt;ref-type name="Journal Article"&gt;17&lt;/ref-type&gt;&lt;contributors&gt;&lt;authors&gt;&lt;author&gt;Tao, J.&lt;/author&gt;&lt;author&gt;Zhang, L. M.&lt;/author&gt;&lt;author&gt;Cao, J. J.&lt;/author&gt;&lt;author&gt;Hsu, S. C.&lt;/author&gt;&lt;author&gt;Xia, X. G.&lt;/author&gt;&lt;author&gt;Zhang, Z. S.&lt;/author&gt;&lt;author&gt;Lin, Z. J.&lt;/author&gt;&lt;author&gt;Cheng, T. T.&lt;/author&gt;&lt;author&gt;Zhang, R. J.&lt;/author&gt;&lt;/authors&gt;&lt;/contributors&gt;&lt;titles&gt;&lt;title&gt;Characterization and source apportionment of aerosol light extinction in Chengdu, southwest China&lt;/title&gt;&lt;secondary-title&gt;Atmospheric Environment&lt;/secondary-title&gt;&lt;/titles&gt;&lt;periodical&gt;&lt;full-title&gt;Atmospheric Environment&lt;/full-title&gt;&lt;/periodical&gt;&lt;pages&gt;552-562&lt;/pages&gt;&lt;volume&gt;95&lt;/volume&gt;&lt;dates&gt;&lt;year&gt;2014&lt;/year&gt;&lt;pub-dates&gt;&lt;date&gt;Oct&lt;/date&gt;&lt;/pub-dates&gt;&lt;/dates&gt;&lt;isbn&gt;1352-2310&lt;/isbn&gt;&lt;accession-num&gt;WOS:000340977400055&lt;/accession-num&gt;&lt;urls&gt;&lt;related-urls&gt;&lt;url&gt;&amp;lt;Go to ISI&amp;gt;://WOS:000340977400055&lt;/url&gt;&lt;/related-urls&gt;&lt;/urls&gt;&lt;electronic-resource-num&gt;10.1016/j.atmosenv.2014.07.01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Pr="00C93B6C">
              <w:rPr>
                <w:rFonts w:cs="Times New Roman"/>
                <w:snapToGrid/>
                <w:color w:val="auto"/>
              </w:rPr>
              <w:t xml:space="preserve"> </w:t>
            </w:r>
          </w:p>
        </w:tc>
      </w:tr>
      <w:tr w:rsidR="00776181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bottom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Chengdu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776181" w:rsidRPr="00C93B6C" w:rsidRDefault="00776181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8 </w: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776181" w:rsidRPr="00C93B6C" w:rsidRDefault="00776181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7 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3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bottom w:val="single" w:sz="4" w:space="0" w:color="auto"/>
            </w:tcBorders>
          </w:tcPr>
          <w:p w:rsidR="00776181" w:rsidRPr="00C93B6C" w:rsidRDefault="00776181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 2012</w:t>
            </w:r>
          </w:p>
        </w:tc>
        <w:tc>
          <w:tcPr>
            <w:tcW w:w="2410" w:type="dxa"/>
            <w:vMerge/>
            <w:tcBorders>
              <w:bottom w:val="single" w:sz="4" w:space="0" w:color="auto"/>
            </w:tcBorders>
          </w:tcPr>
          <w:p w:rsidR="00776181" w:rsidRPr="00C93B6C" w:rsidRDefault="00776181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272407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8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7 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3.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5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27</w:t>
            </w:r>
          </w:p>
        </w:tc>
        <w:tc>
          <w:tcPr>
            <w:tcW w:w="2693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,May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</w:tcPr>
          <w:p w:rsidR="0052359F" w:rsidRPr="00C93B6C" w:rsidRDefault="006A19E9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816A9D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2&lt;/Year&gt;&lt;RecNum&gt;1004&lt;/RecNum&gt;&lt;DisplayText&gt;(Yang et al. 2012b)&lt;/DisplayText&gt;&lt;record&gt;&lt;rec-number&gt;1004&lt;/rec-number&gt;&lt;foreign-keys&gt;&lt;key app="EN" db-id="stxvateertt0s2edfx25x9suzzv2frpztp5w"&gt;1004&lt;/key&gt;&lt;/foreign-keys&gt;&lt;ref-type name="Journal Article"&gt;17&lt;/ref-type&gt;&lt;contributors&gt;&lt;authors&gt;&lt;author&gt;Yang, Y. H.&lt;/author&gt;&lt;author&gt;Chan, C. Y.&lt;/author&gt;&lt;author&gt;Tao, J.&lt;/author&gt;&lt;author&gt;Lin, M.&lt;/author&gt;&lt;author&gt;Engling, G.&lt;/author&gt;&lt;author&gt;Zhang, Z. S.&lt;/author&gt;&lt;author&gt;Zhang, T.&lt;/author&gt;&lt;author&gt;Su, L.&lt;/author&gt;&lt;/authors&gt;&lt;/contributors&gt;&lt;titles&gt;&lt;title&gt;Observation of elevated fungal tracers due to biomass burning in the Sichuan Basin at Chengdu City, China&lt;/title&gt;&lt;secondary-title&gt;Science of the Total Environment&lt;/secondary-title&gt;&lt;/titles&gt;&lt;periodical&gt;&lt;full-title&gt;Science of the Total Environment&lt;/full-title&gt;&lt;/periodical&gt;&lt;pages&gt;68-77&lt;/pages&gt;&lt;volume&gt;431&lt;/volume&gt;&lt;dates&gt;&lt;year&gt;2012&lt;/year&gt;&lt;pub-dates&gt;&lt;date&gt;Aug&lt;/date&gt;&lt;/pub-dates&gt;&lt;/dates&gt;&lt;isbn&gt;0048-9697&lt;/isbn&gt;&lt;accession-num&gt;WOS:000306887900009&lt;/accession-num&gt;&lt;urls&gt;&lt;related-urls&gt;&lt;url&gt;&amp;lt;Go to ISI&amp;gt;://WOS:000306887900009&lt;/url&gt;&lt;/related-urls&gt;&lt;/urls&gt;&lt;electronic-resource-num&gt;10.1016/j.scitotenv.2012.05.03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816A9D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0" w:tooltip="Yang, 2012 #100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2b</w:t>
              </w:r>
            </w:hyperlink>
            <w:r w:rsidR="00816A9D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27240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8 </w:t>
            </w:r>
          </w:p>
        </w:tc>
        <w:tc>
          <w:tcPr>
            <w:tcW w:w="127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7 </w:t>
            </w:r>
          </w:p>
        </w:tc>
        <w:tc>
          <w:tcPr>
            <w:tcW w:w="1276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5</w:t>
            </w: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9,Jul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  <w:r w:rsidRPr="00C93B6C">
              <w:rPr>
                <w:rFonts w:cs="Times New Roman"/>
                <w:snapToGrid/>
              </w:rPr>
              <w:t>,Aug 2009</w:t>
            </w:r>
          </w:p>
        </w:tc>
        <w:tc>
          <w:tcPr>
            <w:tcW w:w="2410" w:type="dxa"/>
            <w:tcBorders>
              <w:top w:val="single" w:sz="4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Tao et al.,201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Sep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</w:t>
            </w:r>
            <w:r w:rsidRPr="00C93B6C">
              <w:rPr>
                <w:rFonts w:cs="Times New Roman"/>
                <w:snapToGrid/>
              </w:rPr>
              <w:t xml:space="preserve">Oct </w:t>
            </w:r>
            <w:r w:rsidRPr="00C93B6C">
              <w:rPr>
                <w:rFonts w:cs="Times New Roman" w:hint="eastAsia"/>
                <w:snapToGrid/>
              </w:rPr>
              <w:t>2009</w:t>
            </w:r>
            <w:r w:rsidRPr="00C93B6C">
              <w:rPr>
                <w:rFonts w:cs="Times New Roman"/>
                <w:snapToGrid/>
              </w:rPr>
              <w:t>,Nov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Tao et al.,201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engd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4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5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="006A42D9" w:rsidRPr="00C93B6C">
              <w:rPr>
                <w:rFonts w:cs="Times New Roman" w:hint="eastAsia"/>
                <w:snapToGrid/>
              </w:rPr>
              <w:t>2009,Jan</w:t>
            </w:r>
            <w:r w:rsidRPr="00C93B6C">
              <w:rPr>
                <w:rFonts w:cs="Times New Roman" w:hint="eastAsia"/>
                <w:snapToGrid/>
              </w:rPr>
              <w:t xml:space="preserve">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Tao et al.,2013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>Chinese Academy of Environmental Sciences</w:t>
            </w:r>
          </w:p>
        </w:tc>
        <w:tc>
          <w:tcPr>
            <w:tcW w:w="1134" w:type="dxa"/>
            <w:vAlign w:val="center"/>
          </w:tcPr>
          <w:p w:rsidR="00BF4CF5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05</w:t>
            </w:r>
          </w:p>
          <w:p w:rsidR="00361362" w:rsidRPr="00C93B6C" w:rsidRDefault="0036136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BF4CF5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42</w:t>
            </w:r>
          </w:p>
          <w:p w:rsidR="00361362" w:rsidRPr="00C93B6C" w:rsidRDefault="0036136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7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8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8</w:t>
            </w:r>
          </w:p>
        </w:tc>
        <w:tc>
          <w:tcPr>
            <w:tcW w:w="2410" w:type="dxa"/>
          </w:tcPr>
          <w:p w:rsidR="0052359F" w:rsidRPr="00C93B6C" w:rsidRDefault="0040020B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Gao&lt;/Author&gt;&lt;Year&gt;2013&lt;/Year&gt;&lt;RecNum&gt;1005&lt;/RecNum&gt;&lt;DisplayText&gt;(Gao et al. 2013)&lt;/DisplayText&gt;&lt;record&gt;&lt;rec-number&gt;1005&lt;/rec-number&gt;&lt;foreign-keys&gt;&lt;key app="EN" db-id="stxvateertt0s2edfx25x9suzzv2frpztp5w"&gt;1005&lt;/key&gt;&lt;/foreign-keys&gt;&lt;ref-type name="Journal Article"&gt;17&lt;/ref-type&gt;&lt;contributors&gt;&lt;authors&gt;&lt;author&gt;Gao, X. M.&lt;/author&gt;&lt;author&gt;Nie, W.&lt;/author&gt;&lt;author&gt;Xue, L. K.&lt;/author&gt;&lt;author&gt;Wang, T.&lt;/author&gt;&lt;author&gt;Wang, X. F.&lt;/author&gt;&lt;author&gt;Gao, R.&lt;/author&gt;&lt;author&gt;Wang, W. X.&lt;/author&gt;&lt;author&gt;Yuan, C.&lt;/author&gt;&lt;author&gt;Gao, J.&lt;/author&gt;&lt;author&gt;Ravi, K. P.&lt;/author&gt;&lt;author&gt;Wang, J.&lt;/author&gt;&lt;author&gt;Zhang, Q. Z.&lt;/author&gt;&lt;/authors&gt;&lt;/contributors&gt;&lt;titles&gt;&lt;title&gt;Highly Time-Resolved Measurements of Secondary Ions in PM2.5 during the 2008 Beijing Olympics: The Impacts of Control Measures and Regional Transport&lt;/title&gt;&lt;secondary-title&gt;Aerosol and Air Quality Research&lt;/secondary-title&gt;&lt;/titles&gt;&lt;periodical&gt;&lt;full-title&gt;Aerosol and Air Quality Research&lt;/full-title&gt;&lt;abbr-1&gt;Aerosol Air Qual. Res.&lt;/abbr-1&gt;&lt;/periodical&gt;&lt;pages&gt;367-376&lt;/pages&gt;&lt;volume&gt;13&lt;/volume&gt;&lt;number&gt;1&lt;/number&gt;&lt;dates&gt;&lt;year&gt;2013&lt;/year&gt;&lt;pub-dates&gt;&lt;date&gt;Feb&lt;/date&gt;&lt;/pub-dates&gt;&lt;/dates&gt;&lt;isbn&gt;1680-8584&lt;/isbn&gt;&lt;accession-num&gt;WOS:000318974500036&lt;/accession-num&gt;&lt;urls&gt;&lt;related-urls&gt;&lt;url&gt;&amp;lt;Go to ISI&amp;gt;://WOS:000318974500036&lt;/url&gt;&lt;/related-urls&gt;&lt;/urls&gt;&lt;electronic-resource-num&gt;10.4209/aaqr.2012.04.008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1" w:tooltip="Gao, 2013 #100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ongq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9.57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6.53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9</w:t>
            </w:r>
            <w:r w:rsidRPr="00C93B6C">
              <w:rPr>
                <w:rFonts w:cs="Times New Roman"/>
                <w:snapToGrid/>
              </w:rPr>
              <w:t>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5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 2005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40020B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1&lt;/Year&gt;&lt;RecNum&gt;997&lt;/RecNum&gt;&lt;DisplayText&gt;(Yang et al. 2011)&lt;/DisplayText&gt;&lt;record&gt;&lt;rec-number&gt;997&lt;/rec-number&gt;&lt;foreign-keys&gt;&lt;key app="EN" db-id="stxvateertt0s2edfx25x9suzzv2frpztp5w"&gt;997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ongq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9.57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6.56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5.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0.4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8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7</w:t>
            </w:r>
          </w:p>
        </w:tc>
        <w:tc>
          <w:tcPr>
            <w:tcW w:w="2410" w:type="dxa"/>
          </w:tcPr>
          <w:p w:rsidR="0052359F" w:rsidRPr="00C93B6C" w:rsidRDefault="0040020B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uo&lt;/Author&gt;&lt;Year&gt;2012&lt;/Year&gt;&lt;RecNum&gt;1006&lt;/RecNum&gt;&lt;DisplayText&gt;(Huo et al. 2012)&lt;/DisplayText&gt;&lt;record&gt;&lt;rec-number&gt;1006&lt;/rec-number&gt;&lt;foreign-keys&gt;&lt;key app="EN" db-id="stxvateertt0s2edfx25x9suzzv2frpztp5w"&gt;1006&lt;/key&gt;&lt;/foreign-keys&gt;&lt;ref-type name="Journal Article"&gt;17&lt;/ref-type&gt;&lt;contributors&gt;&lt;authors&gt;&lt;author&gt;Huo, M. Q.&lt;/author&gt;&lt;author&gt;Sun, Q.&lt;/author&gt;&lt;author&gt;Bai, Y. H.&lt;/author&gt;&lt;author&gt;Li, J. L.&lt;/author&gt;&lt;author&gt;Xie, P.&lt;/author&gt;&lt;author&gt;Liu, Z. R.&lt;/author&gt;&lt;author&gt;Wang, X. S.&lt;/author&gt;&lt;/authors&gt;&lt;/contributors&gt;&lt;titles&gt;&lt;title&gt;Influence of airborne particles on the acidity of rainwater during wash-out process&lt;/title&gt;&lt;secondary-title&gt;Atmospheric Environment&lt;/secondary-title&gt;&lt;/titles&gt;&lt;periodical&gt;&lt;full-title&gt;Atmospheric Environment&lt;/full-title&gt;&lt;/periodical&gt;&lt;pages&gt;192-201&lt;/pages&gt;&lt;volume&gt;59&lt;/volume&gt;&lt;dates&gt;&lt;year&gt;2012&lt;/year&gt;&lt;pub-dates&gt;&lt;date&gt;Nov&lt;/date&gt;&lt;/pub-dates&gt;&lt;/dates&gt;&lt;isbn&gt;1352-2310&lt;/isbn&gt;&lt;accession-num&gt;WOS:000309081100022&lt;/accession-num&gt;&lt;urls&gt;&lt;related-urls&gt;&lt;url&gt;&amp;lt;Go to ISI&amp;gt;://WOS:000309081100022&lt;/url&gt;&lt;/related-urls&gt;&lt;/urls&gt;&lt;electronic-resource-num&gt;10.1016/j.atmosenv.2012.05.03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1" w:tooltip="Huo, 2012 #100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uo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hongqi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Daduk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6.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3F282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2005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6000A2" w:rsidP="00E06AA5">
            <w:pPr>
              <w:pStyle w:val="MDPI42tablebody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 xml:space="preserve">    </w:t>
            </w: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415A14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e&lt;/Author&gt;&lt;Year&gt;2012&lt;/Year&gt;&lt;RecNum&gt;972&lt;/RecNum&gt;&lt;DisplayText&gt;(He et al. 2012)&lt;/DisplayText&gt;&lt;record&gt;&lt;rec-number&gt;972&lt;/rec-number&gt;&lt;foreign-keys&gt;&lt;key app="EN" db-id="stxvateertt0s2edfx25x9suzzv2frpztp5w"&gt;972&lt;/key&gt;&lt;/foreign-keys&gt;&lt;ref-type name="Journal Article"&gt;17&lt;/ref-type&gt;&lt;contributors&gt;&lt;authors&gt;&lt;author&gt;He, K.&lt;/author&gt;&lt;author&gt;Zhao, Q.&lt;/author&gt;&lt;author&gt;Ma, Y.&lt;/author&gt;&lt;author&gt;Duan, F.&lt;/author&gt;&lt;author&gt;Yang, F.&lt;/author&gt;&lt;author&gt;Shi, Z.&lt;/author&gt;&lt;author&gt;Chen, G.&lt;/author&gt;&lt;/authors&gt;&lt;/contributors&gt;&lt;titles&gt;&lt;title&gt;Spatial and seasonal variability of PM2.5 acidity at two Chinese megacities: insights into the formation of secondary inorganic aerosols&lt;/title&gt;&lt;secondary-title&gt;Atmospheric Chemistry and Physics&lt;/secondary-title&gt;&lt;/titles&gt;&lt;periodical&gt;&lt;full-title&gt;Atmospheric Chemistry and Physics&lt;/full-title&gt;&lt;/periodical&gt;&lt;pages&gt;1377-1395&lt;/pages&gt;&lt;volume&gt;12&lt;/volume&gt;&lt;number&gt;3&lt;/number&gt;&lt;dates&gt;&lt;year&gt;2012&lt;/year&gt;&lt;/dates&gt;&lt;isbn&gt;1680-7316&lt;/isbn&gt;&lt;accession-num&gt;WOS:000300656500011&lt;/accession-num&gt;&lt;urls&gt;&lt;related-urls&gt;&lt;url&gt;&amp;lt;Go to ISI&amp;gt;://WOS:000300656500011&lt;/url&gt;&lt;/related-urls&gt;&lt;/urls&gt;&lt;electronic-resource-num&gt;10.5194/acp-12-1377-201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6" w:tooltip="He, 2012 #972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e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SV Guanghzo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5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7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4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4</w:t>
            </w:r>
          </w:p>
        </w:tc>
        <w:tc>
          <w:tcPr>
            <w:tcW w:w="2410" w:type="dxa"/>
          </w:tcPr>
          <w:p w:rsidR="0052359F" w:rsidRPr="00C93B6C" w:rsidRDefault="00486009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415A14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uan&lt;/Author&gt;&lt;Year&gt;2007&lt;/Year&gt;&lt;RecNum&gt;937&lt;/RecNum&gt;&lt;DisplayText&gt;(Duan et al. 2007)&lt;/DisplayText&gt;&lt;record&gt;&lt;rec-number&gt;937&lt;/rec-number&gt;&lt;foreign-keys&gt;&lt;key app="EN" db-id="stxvateertt0s2edfx25x9suzzv2frpztp5w"&gt;937&lt;/key&gt;&lt;/foreign-keys&gt;&lt;ref-type name="Journal Article"&gt;17&lt;/ref-type&gt;&lt;contributors&gt;&lt;authors&gt;&lt;author&gt;Duan, J. C.&lt;/author&gt;&lt;author&gt;Tan, J. H.&lt;/author&gt;&lt;author&gt;Cheng, D. X.&lt;/author&gt;&lt;author&gt;Bi, X. H.&lt;/author&gt;&lt;author&gt;Deng, W. J.&lt;/author&gt;&lt;author&gt;Sheng, G. Y.&lt;/author&gt;&lt;author&gt;Fu, J. M.&lt;/author&gt;&lt;author&gt;Wong, M. H.&lt;/author&gt;&lt;/authors&gt;&lt;/contributors&gt;&lt;titles&gt;&lt;title&gt;Sources and characteristics of carbonaceous aerosol in two largest cities in Pearl River Delta Region, China&lt;/title&gt;&lt;secondary-title&gt;Atmospheric Environment&lt;/secondary-title&gt;&lt;/titles&gt;&lt;periodical&gt;&lt;full-title&gt;Atmospheric Environment&lt;/full-title&gt;&lt;/periodical&gt;&lt;pages&gt;2895-2903&lt;/pages&gt;&lt;volume&gt;41&lt;/volume&gt;&lt;number&gt;14&lt;/number&gt;&lt;dates&gt;&lt;year&gt;2007&lt;/year&gt;&lt;pub-dates&gt;&lt;date&gt;May&lt;/date&gt;&lt;/pub-dates&gt;&lt;/dates&gt;&lt;isbn&gt;1352-2310&lt;/isbn&gt;&lt;accession-num&gt;WOS:000246323700001&lt;/accession-num&gt;&lt;urls&gt;&lt;related-urls&gt;&lt;url&gt;&amp;lt;Go to ISI&amp;gt;://WOS:000246323700001&lt;/url&gt;&lt;/related-urls&gt;&lt;/urls&gt;&lt;electronic-resource-num&gt;10.1016/j.atmosenv.2006.12.01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9" w:tooltip="Duan, 2007 #93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uan et al. 2007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SV Guanghz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5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9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4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Jan</w:t>
            </w:r>
            <w:r w:rsidRPr="00C93B6C">
              <w:rPr>
                <w:rFonts w:cs="Times New Roman" w:hint="eastAsia"/>
                <w:snapToGrid/>
              </w:rPr>
              <w:t xml:space="preserve">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B2FD6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Duan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CSV Guanghzo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5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1.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7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8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</w:tcPr>
          <w:p w:rsidR="0052359F" w:rsidRPr="00C93B6C" w:rsidRDefault="001310D7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1&lt;/Year&gt;&lt;RecNum&gt;997&lt;/RecNum&gt;&lt;DisplayText&gt;(Yang et al. 2011)&lt;/DisplayText&gt;&lt;record&gt;&lt;rec-number&gt;997&lt;/rec-number&gt;&lt;foreign-keys&gt;&lt;key app="EN" db-id="stxvateertt0s2edfx25x9suzzv2frpztp5w"&gt;997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aiha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223C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86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223C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1.2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Aug </w:t>
            </w:r>
            <w:r w:rsidRPr="00C93B6C">
              <w:rPr>
                <w:rFonts w:cs="Times New Roman" w:hint="eastAsia"/>
                <w:snapToGrid/>
              </w:rPr>
              <w:t>2005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Sep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1310D7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an&lt;/Author&gt;&lt;Year&gt;2008&lt;/Year&gt;&lt;RecNum&gt;1007&lt;/RecNum&gt;&lt;DisplayText&gt;(Han et al. 2008)&lt;/DisplayText&gt;&lt;record&gt;&lt;rec-number&gt;1007&lt;/rec-number&gt;&lt;foreign-keys&gt;&lt;key app="EN" db-id="stxvateertt0s2edfx25x9suzzv2frpztp5w"&gt;1007&lt;/key&gt;&lt;/foreign-keys&gt;&lt;ref-type name="Journal Article"&gt;17&lt;/ref-type&gt;&lt;contributors&gt;&lt;authors&gt;&lt;author&gt;Han, Y. M.&lt;/author&gt;&lt;author&gt;Han, Z. W.&lt;/author&gt;&lt;author&gt;Cao, J. J.&lt;/author&gt;&lt;author&gt;Chow, J. C.&lt;/author&gt;&lt;author&gt;Watson, J. G.&lt;/author&gt;&lt;author&gt;An, Z. S.&lt;/author&gt;&lt;author&gt;Liu, S. X.&lt;/author&gt;&lt;author&gt;Zhang, R. J.&lt;/author&gt;&lt;/authors&gt;&lt;/contributors&gt;&lt;titles&gt;&lt;title&gt;Distribution and origin of carbonaceous aerosol over a rural high-mountain lake area, Northern China and its transport significance&lt;/title&gt;&lt;secondary-title&gt;Atmospheric Environment&lt;/secondary-title&gt;&lt;/titles&gt;&lt;periodical&gt;&lt;full-title&gt;Atmospheric Environment&lt;/full-title&gt;&lt;/periodical&gt;&lt;pages&gt;2405-2414&lt;/pages&gt;&lt;volume&gt;42&lt;/volume&gt;&lt;number&gt;10&lt;/number&gt;&lt;dates&gt;&lt;year&gt;2008&lt;/year&gt;&lt;pub-dates&gt;&lt;date&gt;Mar&lt;/date&gt;&lt;/pub-dates&gt;&lt;/dates&gt;&lt;isbn&gt;1352-2310&lt;/isbn&gt;&lt;accession-num&gt;WOS:000255163200012&lt;/accession-num&gt;&lt;urls&gt;&lt;related-urls&gt;&lt;url&gt;&amp;lt;Go to ISI&amp;gt;://WOS:000255163200012&lt;/url&gt;&lt;/related-urls&gt;&lt;/urls&gt;&lt;electronic-resource-num&gt;10.1016/j.atmosenv.2007.12.02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5" w:tooltip="Han, 2008 #100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an et al. 2008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trHeight w:val="1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aiha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86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1.2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6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aiha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223C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86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223C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1.2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0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6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Jul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aiha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86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1.2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1.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7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 2007</w:t>
            </w:r>
          </w:p>
        </w:tc>
        <w:tc>
          <w:tcPr>
            <w:tcW w:w="2410" w:type="dxa"/>
          </w:tcPr>
          <w:p w:rsidR="0052359F" w:rsidRPr="00C93B6C" w:rsidRDefault="001310D7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ingh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6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2.57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0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2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0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1B01AC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415A14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0&lt;/Year&gt;&lt;RecNum&gt;849&lt;/RecNum&gt;&lt;DisplayText&gt;(Li et al. 2010)&lt;/DisplayText&gt;&lt;record&gt;&lt;rec-number&gt;849&lt;/rec-number&gt;&lt;foreign-keys&gt;&lt;key app="EN" db-id="stxvateertt0s2edfx25x9suzzv2frpztp5w"&gt;849&lt;/key&gt;&lt;/foreign-keys&gt;&lt;ref-type name="Journal Article"&gt;17&lt;/ref-type&gt;&lt;contributors&gt;&lt;authors&gt;&lt;author&gt;Li, Y.&lt;/author&gt;&lt;author&gt;Wang, W.&lt;/author&gt;&lt;author&gt;Kan, H. D.&lt;/author&gt;&lt;author&gt;Xu, X. H.&lt;/author&gt;&lt;author&gt;Chen, B. H.&lt;/author&gt;&lt;/authors&gt;&lt;/contributors&gt;&lt;titles&gt;&lt;title&gt;Air quality and outpatient visits for asthma in adults during the 2008 Summer Olympic Games in Beijing&lt;/title&gt;&lt;secondary-title&gt;Science of the Total Environment&lt;/secondary-title&gt;&lt;/titles&gt;&lt;periodical&gt;&lt;full-title&gt;Science of the Total Environment&lt;/full-title&gt;&lt;/periodical&gt;&lt;pages&gt;1226-1227&lt;/pages&gt;&lt;volume&gt;408&lt;/volume&gt;&lt;number&gt;5&lt;/number&gt;&lt;dates&gt;&lt;year&gt;2010&lt;/year&gt;&lt;pub-dates&gt;&lt;date&gt;Feb&lt;/date&gt;&lt;/pub-dates&gt;&lt;/dates&gt;&lt;isbn&gt;0048-9697&lt;/isbn&gt;&lt;accession-num&gt;WOS:000274365000028&lt;/accession-num&gt;&lt;urls&gt;&lt;related-urls&gt;&lt;url&gt;&amp;lt;Go to ISI&amp;gt;://WOS:000274365000028&lt;/url&gt;&lt;/related-urls&gt;&lt;/urls&gt;&lt;electronic-resource-num&gt;10.1016/j.scitotenv.2009.11.03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6" w:tooltip="Li, 2010 #84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10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="0052359F" w:rsidRPr="00C93B6C">
              <w:rPr>
                <w:rFonts w:cs="Times New Roman"/>
                <w:snapToGrid/>
                <w:color w:val="auto"/>
              </w:rPr>
              <w:t>,</w:t>
            </w:r>
            <w:r w:rsidR="00E06AA5"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E06AA5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ang&lt;/Author&gt;&lt;Year&gt;2008&lt;/Year&gt;&lt;RecNum&gt;1051&lt;/RecNum&gt;&lt;DisplayText&gt;(Wang et al. 2008)&lt;/DisplayText&gt;&lt;record&gt;&lt;rec-number&gt;1051&lt;/rec-number&gt;&lt;foreign-keys&gt;&lt;key app="EN" db-id="stxvateertt0s2edfx25x9suzzv2frpztp5w"&gt;1051&lt;/key&gt;&lt;/foreign-keys&gt;&lt;ref-type name="Journal Article"&gt;17&lt;/ref-type&gt;&lt;contributors&gt;&lt;authors&gt;&lt;author&gt;Wang, W.&lt;/author&gt;&lt;author&gt;Ren, L. H.&lt;/author&gt;&lt;author&gt;Zhang, Y. H.&lt;/author&gt;&lt;author&gt;Chen, J. H.&lt;/author&gt;&lt;author&gt;Liu, H. J.&lt;/author&gt;&lt;author&gt;Bao, L. F.&lt;/author&gt;&lt;author&gt;Fan, S. J.&lt;/author&gt;&lt;author&gt;Tang, D. G.&lt;/author&gt;&lt;/authors&gt;&lt;/contributors&gt;&lt;titles&gt;&lt;title&gt;Aircraft measurements of gaseous pollutants and particulate matter over Pearl River Delta in China&lt;/title&gt;&lt;secondary-title&gt;Atmospheric Environment&lt;/secondary-title&gt;&lt;/titles&gt;&lt;periodical&gt;&lt;full-title&gt;Atmospheric Environment&lt;/full-title&gt;&lt;/periodical&gt;&lt;pages&gt;6187-6202&lt;/pages&gt;&lt;volume&gt;42&lt;/volume&gt;&lt;number&gt;25&lt;/number&gt;&lt;dates&gt;&lt;year&gt;2008&lt;/year&gt;&lt;pub-dates&gt;&lt;date&gt;Aug&lt;/date&gt;&lt;/pub-dates&gt;&lt;/dates&gt;&lt;isbn&gt;1352-2310&lt;/isbn&gt;&lt;accession-num&gt;WOS:000259613900004&lt;/accession-num&gt;&lt;urls&gt;&lt;related-urls&gt;&lt;url&gt;&amp;lt;Go to ISI&amp;gt;://WOS:000259613900004&lt;/url&gt;&lt;/related-urls&gt;&lt;/urls&gt;&lt;electronic-resource-num&gt;10.1016/j.atmosenv.2008.06.001&lt;/electronic-resource-num&gt;&lt;/record&gt;&lt;/Cite&gt;&lt;/EndNote&gt;</w:instrText>
            </w:r>
            <w:r w:rsidR="00E06AA5"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E06AA5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0" w:tooltip="Wang, 2008 #105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ang et al. 2008</w:t>
              </w:r>
            </w:hyperlink>
            <w:r w:rsidR="00E06AA5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="00E06AA5"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unhua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2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4.7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4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2006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2007</w:t>
            </w:r>
          </w:p>
        </w:tc>
        <w:tc>
          <w:tcPr>
            <w:tcW w:w="2410" w:type="dxa"/>
          </w:tcPr>
          <w:p w:rsidR="0052359F" w:rsidRPr="00C93B6C" w:rsidRDefault="000724FB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begin"/>
            </w:r>
            <w:r w:rsidR="00F62405"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instrText xml:space="preserve"> ADDIN EN.CITE &lt;EndNote&gt;&lt;Cite&gt;&lt;Author&gt;Zhang&lt;/Author&gt;&lt;Year&gt;2012&lt;/Year&gt;&lt;RecNum&gt;1011&lt;/RecNum&gt;&lt;DisplayText&gt;(Zhang et al. 2012b)&lt;/DisplayText&gt;&lt;record&gt;&lt;rec-number&gt;1011&lt;/rec-number&gt;&lt;foreign-keys&gt;&lt;key app="EN" db-id="stxvateertt0s2edfx25x9suzzv2frpztp5w"&gt;1011&lt;/key&gt;&lt;/foreign-keys&gt;&lt;ref-type name="Journal Article"&gt;17&lt;/ref-type&gt;&lt;contributors&gt;&lt;authors&gt;&lt;author&gt;Zhang, R. J.&lt;/author&gt;&lt;author&gt;Tao, J.&lt;/author&gt;&lt;author&gt;Ho, K. F.&lt;/author&gt;&lt;author&gt;Shen, Z. X.&lt;/author&gt;&lt;author&gt;Wang, G. H.&lt;/author&gt;&lt;author&gt;Cao, J. J.&lt;/author&gt;&lt;author&gt;Liu, S. X.&lt;/author&gt;&lt;author&gt;Zhang, L. M.&lt;/author&gt;&lt;author&gt;Lee, S. C.&lt;/author&gt;&lt;/authors&gt;&lt;/contributors&gt;&lt;titles&gt;&lt;title&gt;Characterization of Atmospheric Organic and Elemental Carbon of PM2.5 in a Typical Semi-Arid Area of Northeastern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792-802&lt;/pages&gt;&lt;volume&gt;12&lt;/volume&gt;&lt;number&gt;5&lt;/number&gt;&lt;dates&gt;&lt;year&gt;2012&lt;/year&gt;&lt;pub-dates&gt;&lt;date&gt;Oct&lt;/date&gt;&lt;/pub-dates&gt;&lt;/dates&gt;&lt;isbn&gt;1680-8584&lt;/isbn&gt;&lt;accession-num&gt;WOS:000308976500009&lt;/accession-num&gt;&lt;urls&gt;&lt;related-urls&gt;&lt;url&gt;&amp;lt;Go to ISI&amp;gt;://WOS:000308976500009&lt;/url&gt;&lt;/related-urls&gt;&lt;/urls&gt;&lt;electronic-resource-num&gt;10.4209/aaqr.2011.07.0110&lt;/electronic-resource-num&gt;&lt;/record&gt;&lt;/Cite&gt;&lt;/EndNote&gt;</w:instrTex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separate"/>
            </w:r>
            <w:r w:rsidR="00F62405"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(</w:t>
            </w:r>
            <w:hyperlink w:anchor="_ENREF_57" w:tooltip="Zhang, 2012 #1011" w:history="1">
              <w:r w:rsidR="00E06AA5" w:rsidRPr="00C93B6C">
                <w:rPr>
                  <w:rFonts w:eastAsiaTheme="minorEastAsia" w:cs="Times New Roman"/>
                  <w:noProof/>
                  <w:snapToGrid/>
                  <w:color w:val="auto"/>
                  <w:lang w:eastAsia="zh-CN"/>
                </w:rPr>
                <w:t>Zhang et al. 2012b</w:t>
              </w:r>
            </w:hyperlink>
            <w:r w:rsidR="00F62405"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)</w: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Duolu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2.20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5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B55A0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/>
                <w:snapToGrid/>
              </w:rPr>
              <w:t xml:space="preserve"> </w:t>
            </w:r>
            <w:r w:rsidR="0052359F" w:rsidRPr="00C93B6C">
              <w:rPr>
                <w:rFonts w:cs="Times New Roman" w:hint="eastAsia"/>
                <w:snapToGrid/>
              </w:rPr>
              <w:t>2007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="0052359F"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pr</w:t>
            </w:r>
            <w:r w:rsidR="0052359F" w:rsidRPr="00C93B6C">
              <w:rPr>
                <w:rFonts w:cs="Times New Roman"/>
                <w:snapToGrid/>
              </w:rPr>
              <w:t xml:space="preserve">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0724FB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eng&lt;/Author&gt;&lt;Year&gt;2011&lt;/Year&gt;&lt;RecNum&gt;1008&lt;/RecNum&gt;&lt;DisplayText&gt;(Deng et al. 2011)&lt;/DisplayText&gt;&lt;record&gt;&lt;rec-number&gt;1008&lt;/rec-number&gt;&lt;foreign-keys&gt;&lt;key app="EN" db-id="stxvateertt0s2edfx25x9suzzv2frpztp5w"&gt;1008&lt;/key&gt;&lt;/foreign-keys&gt;&lt;ref-type name="Journal Article"&gt;17&lt;/ref-type&gt;&lt;contributors&gt;&lt;authors&gt;&lt;author&gt;Deng, C.&lt;/author&gt;&lt;author&gt;Zhuang, G.&lt;/author&gt;&lt;author&gt;Huang, K.&lt;/author&gt;&lt;author&gt;Li, J.&lt;/author&gt;&lt;author&gt;Zhang, R.&lt;/author&gt;&lt;author&gt;Wang, Q.&lt;/author&gt;&lt;author&gt;Liu, T.&lt;/author&gt;&lt;author&gt;Sun, Y.&lt;/author&gt;&lt;author&gt;Guo, Z.&lt;/author&gt;&lt;author&gt;Fu, J. S.&lt;/author&gt;&lt;author&gt;Wang, Z.&lt;/author&gt;&lt;/authors&gt;&lt;/contributors&gt;&lt;titles&gt;&lt;title&gt;Chemical characterization of aerosols at the summit of Mountain Tai in Central East China&lt;/title&gt;&lt;secondary-title&gt;Atmospheric Chemistry and Physics&lt;/secondary-title&gt;&lt;/titles&gt;&lt;periodical&gt;&lt;full-title&gt;Atmospheric Chemistry and Physics&lt;/full-title&gt;&lt;/periodical&gt;&lt;pages&gt;7319-7332&lt;/pages&gt;&lt;volume&gt;11&lt;/volume&gt;&lt;number&gt;14&lt;/number&gt;&lt;dates&gt;&lt;year&gt;2011&lt;/year&gt;&lt;/dates&gt;&lt;isbn&gt;1680-7316&lt;/isbn&gt;&lt;accession-num&gt;WOS:000293125100034&lt;/accession-num&gt;&lt;urls&gt;&lt;related-urls&gt;&lt;url&gt;&amp;lt;Go to ISI&amp;gt;://WOS:000293125100034&lt;/url&gt;&lt;/related-urls&gt;&lt;/urls&gt;&lt;electronic-resource-num&gt;10.5194/acp-11-7319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" w:tooltip="Deng, 2011 #100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e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Erdos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62 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9.79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1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.0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 2005</w:t>
            </w:r>
          </w:p>
        </w:tc>
        <w:tc>
          <w:tcPr>
            <w:tcW w:w="2410" w:type="dxa"/>
          </w:tcPr>
          <w:p w:rsidR="0052359F" w:rsidRPr="00C93B6C" w:rsidRDefault="00863FC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B02362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ang&lt;/Author&gt;&lt;Year&gt;2012&lt;/Year&gt;&lt;RecNum&gt;1009&lt;/RecNum&gt;&lt;DisplayText&gt;(Wang et al. 2012b)&lt;/DisplayText&gt;&lt;record&gt;&lt;rec-number&gt;1009&lt;/rec-number&gt;&lt;foreign-keys&gt;&lt;key app="EN" db-id="stxvateertt0s2edfx25x9suzzv2frpztp5w"&gt;1009&lt;/key&gt;&lt;/foreign-keys&gt;&lt;ref-type name="Journal Article"&gt;17&lt;/ref-type&gt;&lt;contributors&gt;&lt;authors&gt;&lt;author&gt;Wang, Z. S.&lt;/author&gt;&lt;author&gt;Wu, T.&lt;/author&gt;&lt;author&gt;Shi, G. L.&lt;/author&gt;&lt;author&gt;Fu, X.&lt;/author&gt;&lt;author&gt;Tian, Y. Z.&lt;/author&gt;&lt;author&gt;Feng, Y. C.&lt;/author&gt;&lt;author&gt;Wu, X. F.&lt;/author&gt;&lt;author&gt;Wu, G.&lt;/author&gt;&lt;author&gt;Bai, Z. P.&lt;/author&gt;&lt;author&gt;Zhang, W. J.&lt;/author&gt;&lt;/authors&gt;&lt;/contributors&gt;&lt;titles&gt;&lt;title&gt;Potential Source Analysis for PM10 and PM2.5 in Autumn in a Northern City in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39-48&lt;/pages&gt;&lt;volume&gt;12&lt;/volume&gt;&lt;number&gt;1&lt;/number&gt;&lt;dates&gt;&lt;year&gt;2012&lt;/year&gt;&lt;pub-dates&gt;&lt;date&gt;Feb&lt;/date&gt;&lt;/pub-dates&gt;&lt;/dates&gt;&lt;isbn&gt;1680-8584&lt;/isbn&gt;&lt;accession-num&gt;WOS:000301280600005&lt;/accession-num&gt;&lt;urls&gt;&lt;related-urls&gt;&lt;url&gt;&amp;lt;Go to ISI&amp;gt;://WOS:000301280600005&lt;/url&gt;&lt;/related-urls&gt;&lt;/urls&gt;&lt;electronic-resource-num&gt;10.4209/aaqr.2011.04.004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B02362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3" w:tooltip="Wang, 2012 #100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ang et al. 2012b</w:t>
              </w:r>
            </w:hyperlink>
            <w:r w:rsidR="00B02362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="000E510C" w:rsidRPr="00C93B6C">
              <w:rPr>
                <w:rFonts w:cs="Times New Roman"/>
                <w:snapToGrid/>
                <w:color w:val="auto"/>
              </w:rPr>
              <w:t>,</w:t>
            </w: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0&lt;/Year&gt;&lt;RecNum&gt;1010&lt;/RecNum&gt;&lt;DisplayText&gt;(Zhang et al. 2010)&lt;/DisplayText&gt;&lt;record&gt;&lt;rec-number&gt;1010&lt;/rec-number&gt;&lt;foreign-keys&gt;&lt;key app="EN" db-id="stxvateertt0s2edfx25x9suzzv2frpztp5w"&gt;1010&lt;/key&gt;&lt;/foreign-keys&gt;&lt;ref-type name="Journal Article"&gt;17&lt;/ref-type&gt;&lt;contributors&gt;&lt;authors&gt;&lt;author&gt;Zhang, W. J.&lt;/author&gt;&lt;author&gt;Wang, W.&lt;/author&gt;&lt;author&gt;Chen, J. H.&lt;/author&gt;&lt;author&gt;Liu, H. J.&lt;/author&gt;&lt;author&gt;Dai, T. Y.&lt;/author&gt;&lt;author&gt;Yang, X. Y.&lt;/author&gt;&lt;author&gt;Zhang, F.&lt;/author&gt;&lt;author&gt;Lin, J.&lt;/author&gt;&lt;author&gt;Wang, Z. F.&lt;/author&gt;&lt;/authors&gt;&lt;/contributors&gt;&lt;titles&gt;&lt;title&gt;Pollution situation and possible markers of different sources in the Ordos Region, Inner Mongolia, China&lt;/title&gt;&lt;secondary-title&gt;Science of the Total Environment&lt;/secondary-title&gt;&lt;/titles&gt;&lt;periodical&gt;&lt;full-title&gt;Science of the Total Environment&lt;/full-title&gt;&lt;/periodical&gt;&lt;pages&gt;624-635&lt;/pages&gt;&lt;volume&gt;408&lt;/volume&gt;&lt;number&gt;3&lt;/number&gt;&lt;dates&gt;&lt;year&gt;2010&lt;/year&gt;&lt;pub-dates&gt;&lt;date&gt;Jan&lt;/date&gt;&lt;/pub-dates&gt;&lt;/dates&gt;&lt;isbn&gt;0048-9697&lt;/isbn&gt;&lt;accession-num&gt;WOS:000273127000022&lt;/accession-num&gt;&lt;urls&gt;&lt;related-urls&gt;&lt;url&gt;&amp;lt;Go to ISI&amp;gt;://WOS:000273127000022&lt;/url&gt;&lt;/related-urls&gt;&lt;/urls&gt;&lt;electronic-resource-num&gt;10.1016/j.scitotenv.2009.10.03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8" w:tooltip="Zhang, 2010 #101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0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aolansh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5.9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 -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63FC5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begin"/>
            </w:r>
            <w:r w:rsidR="00F62405"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instrText xml:space="preserve"> ADDIN EN.CITE &lt;EndNote&gt;&lt;Cite&gt;&lt;Author&gt;Zhang&lt;/Author&gt;&lt;Year&gt;2012&lt;/Year&gt;&lt;RecNum&gt;1011&lt;/RecNum&gt;&lt;DisplayText&gt;(Zhang et al. 2012b)&lt;/DisplayText&gt;&lt;record&gt;&lt;rec-number&gt;1011&lt;/rec-number&gt;&lt;foreign-keys&gt;&lt;key app="EN" db-id="stxvateertt0s2edfx25x9suzzv2frpztp5w"&gt;1011&lt;/key&gt;&lt;/foreign-keys&gt;&lt;ref-type name="Journal Article"&gt;17&lt;/ref-type&gt;&lt;contributors&gt;&lt;authors&gt;&lt;author&gt;Zhang, R. J.&lt;/author&gt;&lt;author&gt;Tao, J.&lt;/author&gt;&lt;author&gt;Ho, K. F.&lt;/author&gt;&lt;author&gt;Shen, Z. X.&lt;/author&gt;&lt;author&gt;Wang, G. H.&lt;/author&gt;&lt;author&gt;Cao, J. J.&lt;/author&gt;&lt;author&gt;Liu, S. X.&lt;/author&gt;&lt;author&gt;Zhang, L. M.&lt;/author&gt;&lt;author&gt;Lee, S. C.&lt;/author&gt;&lt;/authors&gt;&lt;/contributors&gt;&lt;titles&gt;&lt;title&gt;Characterization of Atmospheric Organic and Elemental Carbon of PM2.5 in a Typical Semi-Arid Area of Northeastern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792-802&lt;/pages&gt;&lt;volume&gt;12&lt;/volume&gt;&lt;number&gt;5&lt;/number&gt;&lt;dates&gt;&lt;year&gt;2012&lt;/year&gt;&lt;pub-dates&gt;&lt;date&gt;Oct&lt;/date&gt;&lt;/pub-dates&gt;&lt;/dates&gt;&lt;isbn&gt;1680-8584&lt;/isbn&gt;&lt;accession-num&gt;WOS:000308976500009&lt;/accession-num&gt;&lt;urls&gt;&lt;related-urls&gt;&lt;url&gt;&amp;lt;Go to ISI&amp;gt;://WOS:000308976500009&lt;/url&gt;&lt;/related-urls&gt;&lt;/urls&gt;&lt;electronic-resource-num&gt;10.4209/aaqr.2011.07.0110&lt;/electronic-resource-num&gt;&lt;/record&gt;&lt;/Cite&gt;&lt;/EndNote&gt;</w:instrTex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separate"/>
            </w:r>
            <w:r w:rsidR="00F62405"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(</w:t>
            </w:r>
            <w:hyperlink w:anchor="_ENREF_57" w:tooltip="Zhang, 2012 #1011" w:history="1">
              <w:r w:rsidR="00E06AA5" w:rsidRPr="00C93B6C">
                <w:rPr>
                  <w:rFonts w:eastAsiaTheme="minorEastAsia" w:cs="Times New Roman"/>
                  <w:noProof/>
                  <w:snapToGrid/>
                  <w:color w:val="auto"/>
                  <w:lang w:eastAsia="zh-CN"/>
                </w:rPr>
                <w:t>Zhang et al. 2012b</w:t>
              </w:r>
            </w:hyperlink>
            <w:r w:rsidR="00F62405"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)</w: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dong Longta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6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08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0.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</w:t>
            </w:r>
          </w:p>
        </w:tc>
        <w:tc>
          <w:tcPr>
            <w:tcW w:w="2410" w:type="dxa"/>
          </w:tcPr>
          <w:p w:rsidR="0052359F" w:rsidRPr="00C93B6C" w:rsidRDefault="002C19C6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ei&lt;/Author&gt;&lt;Year&gt;2011&lt;/Year&gt;&lt;RecNum&gt;1012&lt;/RecNum&gt;&lt;DisplayText&gt;(Wei et al. 2011)&lt;/DisplayText&gt;&lt;record&gt;&lt;rec-number&gt;1012&lt;/rec-number&gt;&lt;foreign-keys&gt;&lt;key app="EN" db-id="stxvateertt0s2edfx25x9suzzv2frpztp5w"&gt;1012&lt;/key&gt;&lt;/foreign-keys&gt;&lt;ref-type name="Journal Article"&gt;17&lt;/ref-type&gt;&lt;contributors&gt;&lt;authors&gt;&lt;author&gt;Wei, S. L.&lt;/author&gt;&lt;author&gt;Liu, M.&lt;/author&gt;&lt;author&gt;Huang, B.&lt;/author&gt;&lt;author&gt;Bi, X. H.&lt;/author&gt;&lt;author&gt;Sheng, G. Y.&lt;/author&gt;&lt;author&gt;Fu, J. M.&lt;/author&gt;&lt;/authors&gt;&lt;/contributors&gt;&lt;titles&gt;&lt;title&gt;Polycyclic aromatic hydrocarbons with molecular weight 302 in PM2.5 at two industrial sites in South China&lt;/title&gt;&lt;secondary-title&gt;Journal of Environmental Monitoring&lt;/secondary-title&gt;&lt;/titles&gt;&lt;periodical&gt;&lt;full-title&gt;Journal of Environmental Monitoring&lt;/full-title&gt;&lt;/periodical&gt;&lt;pages&gt;2568-2574&lt;/pages&gt;&lt;volume&gt;13&lt;/volume&gt;&lt;number&gt;9&lt;/number&gt;&lt;dates&gt;&lt;year&gt;2011&lt;/year&gt;&lt;pub-dates&gt;&lt;date&gt;Sep&lt;/date&gt;&lt;/pub-dates&gt;&lt;/dates&gt;&lt;isbn&gt;1464-0325&lt;/isbn&gt;&lt;accession-num&gt;WOS:000294436200025&lt;/accession-num&gt;&lt;urls&gt;&lt;related-urls&gt;&lt;url&gt;&amp;lt;Go to ISI&amp;gt;://WOS:000294436200025&lt;/url&gt;&lt;/related-urls&gt;&lt;/urls&gt;&lt;electronic-resource-num&gt;10.1039/c1em10320b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4" w:tooltip="Wei, 2011 #1012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ei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dong Longta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6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08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C19C6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833C55" w:rsidRPr="00C93B6C" w:rsidRDefault="00833C5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dong</w:t>
            </w:r>
          </w:p>
          <w:p w:rsidR="00833C55" w:rsidRPr="00C93B6C" w:rsidRDefault="00833C5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Environment</w:t>
            </w:r>
          </w:p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Observatory</w:t>
            </w:r>
          </w:p>
        </w:tc>
        <w:tc>
          <w:tcPr>
            <w:tcW w:w="1134" w:type="dxa"/>
            <w:vAlign w:val="center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11</w:t>
            </w:r>
          </w:p>
          <w:p w:rsidR="0099750F" w:rsidRPr="00C93B6C" w:rsidRDefault="0099750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34</w:t>
            </w:r>
          </w:p>
          <w:p w:rsidR="0099750F" w:rsidRPr="00C93B6C" w:rsidRDefault="0099750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2.9</w:t>
            </w:r>
          </w:p>
        </w:tc>
        <w:tc>
          <w:tcPr>
            <w:tcW w:w="1134" w:type="dxa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7.8</w:t>
            </w:r>
          </w:p>
        </w:tc>
        <w:tc>
          <w:tcPr>
            <w:tcW w:w="1134" w:type="dxa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1</w:t>
            </w:r>
          </w:p>
        </w:tc>
        <w:tc>
          <w:tcPr>
            <w:tcW w:w="2693" w:type="dxa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Oct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4</w:t>
            </w:r>
          </w:p>
        </w:tc>
        <w:tc>
          <w:tcPr>
            <w:tcW w:w="2410" w:type="dxa"/>
          </w:tcPr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  <w:p w:rsidR="0052359F" w:rsidRPr="00C93B6C" w:rsidRDefault="005F054A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Andreae&lt;/Author&gt;&lt;Year&gt;2008&lt;/Year&gt;&lt;RecNum&gt;1013&lt;/RecNum&gt;&lt;DisplayText&gt;(Andreae et al. 2008)&lt;/DisplayText&gt;&lt;record&gt;&lt;rec-number&gt;1013&lt;/rec-number&gt;&lt;foreign-keys&gt;&lt;key app="EN" db-id="stxvateertt0s2edfx25x9suzzv2frpztp5w"&gt;1013&lt;/key&gt;&lt;/foreign-keys&gt;&lt;ref-type name="Journal Article"&gt;17&lt;/ref-type&gt;&lt;contributors&gt;&lt;authors&gt;&lt;author&gt;Andreae, M. O.&lt;/author&gt;&lt;author&gt;Schmid, O.&lt;/author&gt;&lt;author&gt;Yang, H.&lt;/author&gt;&lt;author&gt;Chand, D.&lt;/author&gt;&lt;author&gt;Yu, J. Z.&lt;/author&gt;&lt;author&gt;Zeng, L. M.&lt;/author&gt;&lt;author&gt;Zhang, Y. H.&lt;/author&gt;&lt;/authors&gt;&lt;/contributors&gt;&lt;titles&gt;&lt;title&gt;Optical properties and chemical composition of the atmospheric aerosol in urban Guangzhou, China&lt;/title&gt;&lt;secondary-title&gt;Atmospheric Environment&lt;/secondary-title&gt;&lt;/titles&gt;&lt;periodical&gt;&lt;full-title&gt;Atmospheric Environment&lt;/full-title&gt;&lt;/periodical&gt;&lt;pages&gt;6335-6350&lt;/pages&gt;&lt;volume&gt;42&lt;/volume&gt;&lt;number&gt;25&lt;/number&gt;&lt;dates&gt;&lt;year&gt;2008&lt;/year&gt;&lt;pub-dates&gt;&lt;date&gt;Aug&lt;/date&gt;&lt;/pub-dates&gt;&lt;/dates&gt;&lt;isbn&gt;1352-2310&lt;/isbn&gt;&lt;accession-num&gt;WOS:000259613900015&lt;/accession-num&gt;&lt;urls&gt;&lt;related-urls&gt;&lt;url&gt;&amp;lt;Go to ISI&amp;gt;://WOS:000259613900015&lt;/url&gt;&lt;/related-urls&gt;&lt;/urls&gt;&lt;electronic-resource-num&gt;10.1016/j.atmosenv.2008.01.03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" w:tooltip="Andreae, 2008 #101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Andreae et al. 2008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dong University of Technolog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</w:t>
            </w:r>
            <w:r w:rsidRPr="00C93B6C">
              <w:rPr>
                <w:rFonts w:cs="Times New Roman"/>
                <w:snapToGrid/>
              </w:rPr>
              <w:t>0</w:t>
            </w:r>
            <w:r w:rsidRPr="00C93B6C">
              <w:rPr>
                <w:rFonts w:cs="Times New Roman" w:hint="eastAsia"/>
                <w:snapToGrid/>
              </w:rPr>
              <w:t>4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4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3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4A55C3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Gao&lt;/Author&gt;&lt;Year&gt;2011&lt;/Year&gt;&lt;RecNum&gt;1015&lt;/RecNum&gt;&lt;DisplayText&gt;(Gao et al. 2011)&lt;/DisplayText&gt;&lt;record&gt;&lt;rec-number&gt;1015&lt;/rec-number&gt;&lt;foreign-keys&gt;&lt;key app="EN" db-id="stxvateertt0s2edfx25x9suzzv2frpztp5w"&gt;1015&lt;/key&gt;&lt;/foreign-keys&gt;&lt;ref-type name="Journal Article"&gt;17&lt;/ref-type&gt;&lt;contributors&gt;&lt;authors&gt;&lt;author&gt;Gao, B.&lt;/author&gt;&lt;author&gt;Yu, J. Z.&lt;/author&gt;&lt;author&gt;Li, S. X.&lt;/author&gt;&lt;author&gt;Ding, X.&lt;/author&gt;&lt;author&gt;He, Q. F.&lt;/author&gt;&lt;author&gt;Wang, X. M.&lt;/author&gt;&lt;/authors&gt;&lt;/contributors&gt;&lt;titles&gt;&lt;title&gt;Roadside and rooftop measurements of polycyclic aromatic hydrocarbons in PM2.5 in urban Guangzhou: Evaluation of vehicular and regional combustion source contributions&lt;/title&gt;&lt;secondary-title&gt;Atmospheric Environment&lt;/secondary-title&gt;&lt;/titles&gt;&lt;periodical&gt;&lt;full-title&gt;Atmospheric Environment&lt;/full-title&gt;&lt;/periodical&gt;&lt;pages&gt;7184-7191&lt;/pages&gt;&lt;volume&gt;45&lt;/volume&gt;&lt;number&gt;39&lt;/number&gt;&lt;dates&gt;&lt;year&gt;2011&lt;/year&gt;&lt;pub-dates&gt;&lt;date&gt;Dec&lt;/date&gt;&lt;/pub-dates&gt;&lt;/dates&gt;&lt;isbn&gt;1352-2310&lt;/isbn&gt;&lt;accession-num&gt;WOS:000298120400020&lt;/accession-num&gt;&lt;urls&gt;&lt;related-urls&gt;&lt;url&gt;&amp;lt;Go to ISI&amp;gt;://WOS:000298120400020&lt;/url&gt;&lt;/related-urls&gt;&lt;/urls&gt;&lt;electronic-resource-num&gt;10.1016/j.atmosenv.2011.09.00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0" w:tooltip="Gao, 2011 #101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ao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dong University of Technology</w:t>
            </w:r>
          </w:p>
        </w:tc>
        <w:tc>
          <w:tcPr>
            <w:tcW w:w="1134" w:type="dxa"/>
            <w:vAlign w:val="center"/>
          </w:tcPr>
          <w:p w:rsidR="002968A5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</w:t>
            </w:r>
            <w:r w:rsidRPr="00C93B6C">
              <w:rPr>
                <w:rFonts w:cs="Times New Roman"/>
                <w:snapToGrid/>
              </w:rPr>
              <w:t>0</w:t>
            </w:r>
            <w:r w:rsidRPr="00C93B6C">
              <w:rPr>
                <w:rFonts w:cs="Times New Roman" w:hint="eastAsia"/>
                <w:snapToGrid/>
              </w:rPr>
              <w:t>4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2968A5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4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6.5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6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dong University of Technolog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</w:t>
            </w:r>
            <w:r w:rsidRPr="00C93B6C">
              <w:rPr>
                <w:rFonts w:cs="Times New Roman"/>
                <w:snapToGrid/>
              </w:rPr>
              <w:t>0</w:t>
            </w:r>
            <w:r w:rsidRPr="00C93B6C">
              <w:rPr>
                <w:rFonts w:cs="Times New Roman" w:hint="eastAsia"/>
                <w:snapToGrid/>
              </w:rPr>
              <w:t>4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4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7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4A55C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do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Wanqingsha</w:t>
            </w:r>
          </w:p>
        </w:tc>
        <w:tc>
          <w:tcPr>
            <w:tcW w:w="1134" w:type="dxa"/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8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05</w:t>
            </w:r>
          </w:p>
        </w:tc>
        <w:tc>
          <w:tcPr>
            <w:tcW w:w="2410" w:type="dxa"/>
          </w:tcPr>
          <w:p w:rsidR="0052359F" w:rsidRPr="00C93B6C" w:rsidRDefault="00A82318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Pathak&lt;/Author&gt;&lt;Year&gt;2009&lt;/Year&gt;&lt;RecNum&gt;895&lt;/RecNum&gt;&lt;DisplayText&gt;(Pathak et al. 2009)&lt;/DisplayText&gt;&lt;record&gt;&lt;rec-number&gt;895&lt;/rec-number&gt;&lt;foreign-keys&gt;&lt;key app="EN" db-id="stxvateertt0s2edfx25x9suzzv2frpztp5w"&gt;895&lt;/key&gt;&lt;/foreign-keys&gt;&lt;ref-type name="Journal Article"&gt;17&lt;/ref-type&gt;&lt;contributors&gt;&lt;authors&gt;&lt;author&gt;Pathak, R. K.&lt;/author&gt;&lt;author&gt;Wu, W. S.&lt;/author&gt;&lt;author&gt;Wang, T.&lt;/author&gt;&lt;/authors&gt;&lt;/contributors&gt;&lt;titles&gt;&lt;title&gt;Summertime PM2.5 ionic species in four major cities of China: nitrate formation in an ammonia-deficient atmosphere&lt;/title&gt;&lt;secondary-title&gt;Atmospheric Chemistry and Physics&lt;/secondary-title&gt;&lt;/titles&gt;&lt;periodical&gt;&lt;full-title&gt;Atmospheric Chemistry and Physics&lt;/full-title&gt;&lt;/periodical&gt;&lt;pages&gt;1711-1722&lt;/pages&gt;&lt;volume&gt;9&lt;/volume&gt;&lt;number&gt;5&lt;/number&gt;&lt;dates&gt;&lt;year&gt;2009&lt;/year&gt;&lt;/dates&gt;&lt;isbn&gt;1680-7316&lt;/isbn&gt;&lt;accession-num&gt;WOS:000264132800011&lt;/accession-num&gt;&lt;urls&gt;&lt;related-urls&gt;&lt;url&gt;&amp;lt;Go to ISI&amp;gt;://WOS:000264132800011&lt;/url&gt;&lt;/related-urls&gt;&lt;/urls&gt;&lt;electronic-resource-num&gt;10.5194/acp-9-1711-2009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1" w:tooltip="Pathak, 2009 #89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Pathak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do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Wanqingsh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do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Wanqingsha</w:t>
            </w:r>
          </w:p>
        </w:tc>
        <w:tc>
          <w:tcPr>
            <w:tcW w:w="1134" w:type="dxa"/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0.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Aug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Sep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52359F" w:rsidRPr="00C93B6C" w:rsidRDefault="00DC6357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ing&lt;/Author&gt;&lt;Year&gt;2012&lt;/Year&gt;&lt;RecNum&gt;1016&lt;/RecNum&gt;&lt;DisplayText&gt;(Ding et al. 2012)&lt;/DisplayText&gt;&lt;record&gt;&lt;rec-number&gt;1016&lt;/rec-number&gt;&lt;foreign-keys&gt;&lt;key app="EN" db-id="stxvateertt0s2edfx25x9suzzv2frpztp5w"&gt;1016&lt;/key&gt;&lt;/foreign-keys&gt;&lt;ref-type name="Journal Article"&gt;17&lt;/ref-type&gt;&lt;contributors&gt;&lt;authors&gt;&lt;author&gt;Ding, X.&lt;/author&gt;&lt;author&gt;Wang, X. M.&lt;/author&gt;&lt;author&gt;Gao, B.&lt;/author&gt;&lt;author&gt;Fu, X. X.&lt;/author&gt;&lt;author&gt;He, Q. F.&lt;/author&gt;&lt;author&gt;Zhao, X. Y.&lt;/author&gt;&lt;author&gt;Yu, J. Z.&lt;/author&gt;&lt;author&gt;Zheng, M.&lt;/author&gt;&lt;/authors&gt;&lt;/contributors&gt;&lt;titles&gt;&lt;title&gt;Tracer-based estimation of secondary organic carbon in the Pearl River Delta, south China&lt;/title&gt;&lt;secondary-title&gt;Journal of Geophysical Research-Atmospheres&lt;/secondary-title&gt;&lt;/titles&gt;&lt;periodical&gt;&lt;full-title&gt;Journal of Geophysical Research-Atmospheres&lt;/full-title&gt;&lt;/periodical&gt;&lt;volume&gt;117&lt;/volume&gt;&lt;dates&gt;&lt;year&gt;2012&lt;/year&gt;&lt;pub-dates&gt;&lt;date&gt;Mar&lt;/date&gt;&lt;/pub-dates&gt;&lt;/dates&gt;&lt;isbn&gt;2169-897X&lt;/isbn&gt;&lt;accession-num&gt;WOS:000301670900005&lt;/accession-num&gt;&lt;urls&gt;&lt;related-urls&gt;&lt;url&gt;&amp;lt;Go to ISI&amp;gt;://WOS:000301670900005&lt;/url&gt;&lt;/related-urls&gt;&lt;/urls&gt;&lt;custom7&gt;D05313&lt;/custom7&gt;&lt;electronic-resource-num&gt;10.1029/2011jd016596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7" w:tooltip="Ding, 2012 #101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ing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do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Wanqingsh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DC6357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do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Wanqingsha</w:t>
            </w:r>
          </w:p>
        </w:tc>
        <w:tc>
          <w:tcPr>
            <w:tcW w:w="1134" w:type="dxa"/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0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4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9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</w:tcPr>
          <w:p w:rsidR="0052359F" w:rsidRPr="00C93B6C" w:rsidRDefault="00B02362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ang&lt;/Author&gt;&lt;Year&gt;2012&lt;/Year&gt;&lt;RecNum&gt;1017&lt;/RecNum&gt;&lt;DisplayText&gt;(Wang et al. 2012a)&lt;/DisplayText&gt;&lt;record&gt;&lt;rec-number&gt;1017&lt;/rec-number&gt;&lt;foreign-keys&gt;&lt;key app="EN" db-id="stxvateertt0s2edfx25x9suzzv2frpztp5w"&gt;1017&lt;/key&gt;&lt;/foreign-keys&gt;&lt;ref-type name="Journal Article"&gt;17&lt;/ref-type&gt;&lt;contributors&gt;&lt;authors&gt;&lt;author&gt;Wang, X. M.&lt;/author&gt;&lt;author&gt;Ding, X.&lt;/author&gt;&lt;author&gt;Fu, X. X.&lt;/author&gt;&lt;author&gt;He, Q. F.&lt;/author&gt;&lt;author&gt;Wang, S. Y.&lt;/author&gt;&lt;author&gt;Bernard, F.&lt;/author&gt;&lt;author&gt;Zhao, X. Y.&lt;/author&gt;&lt;author&gt;Wu, D.&lt;/author&gt;&lt;/authors&gt;&lt;/contributors&gt;&lt;titles&gt;&lt;title&gt;Aerosol scattering coefficients and major chemical compositions of fine particles observed at a rural site hit the central Pearl River Delta, South China&lt;/title&gt;&lt;secondary-title&gt;Journal of Environmental Sciences&lt;/secondary-title&gt;&lt;/titles&gt;&lt;periodical&gt;&lt;full-title&gt;Journal of Environmental Sciences&lt;/full-title&gt;&lt;/periodical&gt;&lt;pages&gt;72-77&lt;/pages&gt;&lt;volume&gt;24&lt;/volume&gt;&lt;number&gt;1&lt;/number&gt;&lt;dates&gt;&lt;year&gt;2012&lt;/year&gt;&lt;/dates&gt;&lt;isbn&gt;1001-0742&lt;/isbn&gt;&lt;accession-num&gt;WOS:000299658200008&lt;/accession-num&gt;&lt;urls&gt;&lt;related-urls&gt;&lt;url&gt;&amp;lt;Go to ISI&amp;gt;://WOS:000299658200008&lt;/url&gt;&lt;/related-urls&gt;&lt;/urls&gt;&lt;electronic-resource-num&gt;10.1016/s1001-0742(11)60730-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2" w:tooltip="Wang, 2012 #101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ang et al. 2012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dong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Wanqingsh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Oct </w:t>
            </w:r>
            <w:r w:rsidR="006A42D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B02362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ing&lt;/Author&gt;&lt;Year&gt;2011&lt;/Year&gt;&lt;RecNum&gt;1018&lt;/RecNum&gt;&lt;DisplayText&gt;(Ding et al. 2011)&lt;/DisplayText&gt;&lt;record&gt;&lt;rec-number&gt;1018&lt;/rec-number&gt;&lt;foreign-keys&gt;&lt;key app="EN" db-id="stxvateertt0s2edfx25x9suzzv2frpztp5w"&gt;1018&lt;/key&gt;&lt;/foreign-keys&gt;&lt;ref-type name="Journal Article"&gt;17&lt;/ref-type&gt;&lt;contributors&gt;&lt;authors&gt;&lt;author&gt;Ding, X. A.&lt;/author&gt;&lt;author&gt;Wang, X. M.&lt;/author&gt;&lt;author&gt;Zheng, M.&lt;/author&gt;&lt;/authors&gt;&lt;/contributors&gt;&lt;titles&gt;&lt;title&gt;The influence of temperature and aerosol acidity on biogenic secondary organic aerosol tracers: Observations at a rural site in the central Pearl River Delta region, South China&lt;/title&gt;&lt;secondary-title&gt;Atmospheric Environment&lt;/secondary-title&gt;&lt;/titles&gt;&lt;periodical&gt;&lt;full-title&gt;Atmospheric Environment&lt;/full-title&gt;&lt;/periodical&gt;&lt;pages&gt;1303-1311&lt;/pages&gt;&lt;volume&gt;45&lt;/volume&gt;&lt;number&gt;6&lt;/number&gt;&lt;dates&gt;&lt;year&gt;2011&lt;/year&gt;&lt;pub-dates&gt;&lt;date&gt;Feb&lt;/date&gt;&lt;/pub-dates&gt;&lt;/dates&gt;&lt;isbn&gt;1352-2310&lt;/isbn&gt;&lt;accession-num&gt;WOS:000287822800010&lt;/accession-num&gt;&lt;urls&gt;&lt;related-urls&gt;&lt;url&gt;&amp;lt;Go to ISI&amp;gt;://WOS:000287822800010&lt;/url&gt;&lt;/related-urls&gt;&lt;/urls&gt;&lt;electronic-resource-num&gt;10.1016/j.atmosenv.2010.11.05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8" w:tooltip="Ding, 2011 #101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i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bookmarkStart w:id="15" w:name="OLE_LINK20"/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  <w:bookmarkEnd w:id="15"/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0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2.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7</w:t>
            </w:r>
          </w:p>
        </w:tc>
        <w:tc>
          <w:tcPr>
            <w:tcW w:w="2410" w:type="dxa"/>
          </w:tcPr>
          <w:p w:rsidR="0052359F" w:rsidRPr="00C93B6C" w:rsidRDefault="0052359F" w:rsidP="00C51F7C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C51F7C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黄虹</w:t>
            </w:r>
            <w:r w:rsidRPr="00C93B6C">
              <w:rPr>
                <w:rFonts w:cs="Times New Roman"/>
                <w:snapToGrid/>
                <w:color w:val="auto"/>
              </w:rPr>
              <w:t>.,2010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55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Nov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Di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53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1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 2008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Dec 2008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Di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25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6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1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8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B02362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1&lt;/Year&gt;&lt;RecNum&gt;997&lt;/RecNum&gt;&lt;DisplayText&gt;(Yang et al. 2011)&lt;/DisplayText&gt;&lt;record&gt;&lt;rec-number&gt;997&lt;/rec-number&gt;&lt;foreign-keys&gt;&lt;key app="EN" db-id="stxvateertt0s2edfx25x9suzzv2frpztp5w"&gt;997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2 </w:t>
            </w:r>
          </w:p>
          <w:p w:rsidR="0099750F" w:rsidRPr="00C93B6C" w:rsidRDefault="0099750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5 </w:t>
            </w:r>
          </w:p>
          <w:p w:rsidR="0099750F" w:rsidRPr="00C93B6C" w:rsidRDefault="0099750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6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.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1</w:t>
            </w:r>
          </w:p>
        </w:tc>
        <w:tc>
          <w:tcPr>
            <w:tcW w:w="2693" w:type="dxa"/>
          </w:tcPr>
          <w:p w:rsidR="0099750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,Jul 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Jan 2010</w:t>
            </w:r>
          </w:p>
        </w:tc>
        <w:tc>
          <w:tcPr>
            <w:tcW w:w="2410" w:type="dxa"/>
          </w:tcPr>
          <w:p w:rsidR="0052359F" w:rsidRPr="00C93B6C" w:rsidRDefault="00B02362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14&lt;/Year&gt;&lt;RecNum&gt;706&lt;/RecNum&gt;&lt;DisplayText&gt;(Tao et al. 2014)&lt;/DisplayText&gt;&lt;record&gt;&lt;rec-number&gt;706&lt;/rec-number&gt;&lt;foreign-keys&gt;&lt;key app="EN" db-id="stxvateertt0s2edfx25x9suzzv2frpztp5w"&gt;706&lt;/key&gt;&lt;/foreign-keys&gt;&lt;ref-type name="Journal Article"&gt;17&lt;/ref-type&gt;&lt;contributors&gt;&lt;authors&gt;&lt;author&gt;Tao, J.&lt;/author&gt;&lt;author&gt;Zhang, L. M.&lt;/author&gt;&lt;author&gt;Cao, J. J.&lt;/author&gt;&lt;author&gt;Hsu, S. C.&lt;/author&gt;&lt;author&gt;Xia, X. G.&lt;/author&gt;&lt;author&gt;Zhang, Z. S.&lt;/author&gt;&lt;author&gt;Lin, Z. J.&lt;/author&gt;&lt;author&gt;Cheng, T. T.&lt;/author&gt;&lt;author&gt;Zhang, R. J.&lt;/author&gt;&lt;/authors&gt;&lt;/contributors&gt;&lt;titles&gt;&lt;title&gt;Characterization and source apportionment of aerosol light extinction in Chengdu, southwest China&lt;/title&gt;&lt;secondary-title&gt;Atmospheric Environment&lt;/secondary-title&gt;&lt;/titles&gt;&lt;periodical&gt;&lt;full-title&gt;Atmospheric Environment&lt;/full-title&gt;&lt;/periodical&gt;&lt;pages&gt;552-562&lt;/pages&gt;&lt;volume&gt;95&lt;/volume&gt;&lt;dates&gt;&lt;year&gt;2014&lt;/year&gt;&lt;pub-dates&gt;&lt;date&gt;Oct&lt;/date&gt;&lt;/pub-dates&gt;&lt;/dates&gt;&lt;isbn&gt;1352-2310&lt;/isbn&gt;&lt;accession-num&gt;WOS:000340977400055&lt;/accession-num&gt;&lt;urls&gt;&lt;related-urls&gt;&lt;url&gt;&amp;lt;Go to ISI&amp;gt;://WOS:000340977400055&lt;/url&gt;&lt;/related-urls&gt;&lt;/urls&gt;&lt;electronic-resource-num&gt;10.1016/j.atmosenv.2014.07.01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8" w:tooltip="Tao, 2014 #70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Tao et al. 2014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0 </w:t>
            </w:r>
          </w:p>
          <w:p w:rsidR="0099750F" w:rsidRPr="00C93B6C" w:rsidRDefault="0099750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5 </w:t>
            </w:r>
          </w:p>
          <w:p w:rsidR="0099750F" w:rsidRPr="00C93B6C" w:rsidRDefault="0099750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1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99750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,Jul 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9,Ja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B02362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n&lt;/Author&gt;&lt;Year&gt;2013&lt;/Year&gt;&lt;RecNum&gt;1019&lt;/RecNum&gt;&lt;DisplayText&gt;(Lin et al. 2013)&lt;/DisplayText&gt;&lt;record&gt;&lt;rec-number&gt;1019&lt;/rec-number&gt;&lt;foreign-keys&gt;&lt;key app="EN" db-id="stxvateertt0s2edfx25x9suzzv2frpztp5w"&gt;1019&lt;/key&gt;&lt;/foreign-keys&gt;&lt;ref-type name="Journal Article"&gt;17&lt;/ref-type&gt;&lt;contributors&gt;&lt;authors&gt;&lt;author&gt;Lin, Y. F.&lt;/author&gt;&lt;author&gt;Huang, K.&lt;/author&gt;&lt;author&gt;Zhuang, G. S.&lt;/author&gt;&lt;author&gt;Fu, J. S.&lt;/author&gt;&lt;author&gt;Xu, C.&lt;/author&gt;&lt;author&gt;Shen, J. D.&lt;/author&gt;&lt;author&gt;Chen, S. Y.&lt;/author&gt;&lt;/authors&gt;&lt;/contributors&gt;&lt;titles&gt;&lt;title&gt;Air Quality over the Yangtze River Delta during the 2010 Shanghai Expo&lt;/title&gt;&lt;secondary-title&gt;Aerosol and Air Quality Research&lt;/secondary-title&gt;&lt;/titles&gt;&lt;periodical&gt;&lt;full-title&gt;Aerosol and Air Quality Research&lt;/full-title&gt;&lt;abbr-1&gt;Aerosol Air Qual. Res.&lt;/abbr-1&gt;&lt;/periodical&gt;&lt;pages&gt;1655-+&lt;/pages&gt;&lt;volume&gt;13&lt;/volume&gt;&lt;number&gt;6&lt;/number&gt;&lt;dates&gt;&lt;year&gt;2013&lt;/year&gt;&lt;pub-dates&gt;&lt;date&gt;Dec&lt;/date&gt;&lt;/pub-dates&gt;&lt;/dates&gt;&lt;isbn&gt;1680-8584&lt;/isbn&gt;&lt;accession-num&gt;WOS:000328816900004&lt;/accession-num&gt;&lt;urls&gt;&lt;related-urls&gt;&lt;url&gt;&amp;lt;Go to ISI&amp;gt;://WOS:000328816900004&lt;/url&gt;&lt;/related-urls&gt;&lt;/urls&gt;&lt;electronic-resource-num&gt;10.4209/aaqr.2012.11.031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7" w:tooltip="Lin, 2013 #101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n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7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55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0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9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6A42D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 xml:space="preserve">Dec </w:t>
            </w:r>
            <w:r w:rsidRPr="00C93B6C">
              <w:rPr>
                <w:rFonts w:cs="Times New Roman" w:hint="eastAsia"/>
                <w:snapToGrid/>
              </w:rPr>
              <w:t>2010-</w:t>
            </w:r>
          </w:p>
        </w:tc>
        <w:tc>
          <w:tcPr>
            <w:tcW w:w="2410" w:type="dxa"/>
          </w:tcPr>
          <w:p w:rsidR="0052359F" w:rsidRPr="00C93B6C" w:rsidRDefault="00B02362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ang&lt;/Author&gt;&lt;Year&gt;2012&lt;/Year&gt;&lt;RecNum&gt;1017&lt;/RecNum&gt;&lt;DisplayText&gt;(Wang et al. 2012a)&lt;/DisplayText&gt;&lt;record&gt;&lt;rec-number&gt;1017&lt;/rec-number&gt;&lt;foreign-keys&gt;&lt;key app="EN" db-id="stxvateertt0s2edfx25x9suzzv2frpztp5w"&gt;1017&lt;/key&gt;&lt;/foreign-keys&gt;&lt;ref-type name="Journal Article"&gt;17&lt;/ref-type&gt;&lt;contributors&gt;&lt;authors&gt;&lt;author&gt;Wang, X. M.&lt;/author&gt;&lt;author&gt;Ding, X.&lt;/author&gt;&lt;author&gt;Fu, X. X.&lt;/author&gt;&lt;author&gt;He, Q. F.&lt;/author&gt;&lt;author&gt;Wang, S. Y.&lt;/author&gt;&lt;author&gt;Bernard, F.&lt;/author&gt;&lt;author&gt;Zhao, X. Y.&lt;/author&gt;&lt;author&gt;Wu, D.&lt;/author&gt;&lt;/authors&gt;&lt;/contributors&gt;&lt;titles&gt;&lt;title&gt;Aerosol scattering coefficients and major chemical compositions of fine particles observed at a rural site hit the central Pearl River Delta, South China&lt;/title&gt;&lt;secondary-title&gt;Journal of Environmental Sciences&lt;/secondary-title&gt;&lt;/titles&gt;&lt;periodical&gt;&lt;full-title&gt;Journal of Environmental Sciences&lt;/full-title&gt;&lt;/periodical&gt;&lt;pages&gt;72-77&lt;/pages&gt;&lt;volume&gt;24&lt;/volume&gt;&lt;number&gt;1&lt;/number&gt;&lt;dates&gt;&lt;year&gt;2012&lt;/year&gt;&lt;/dates&gt;&lt;isbn&gt;1001-0742&lt;/isbn&gt;&lt;accession-num&gt;WOS:000299658200008&lt;/accession-num&gt;&lt;urls&gt;&lt;related-urls&gt;&lt;url&gt;&amp;lt;Go to ISI&amp;gt;://WOS:000299658200008&lt;/url&gt;&lt;/related-urls&gt;&lt;/urls&gt;&lt;electronic-resource-num&gt;10.1016/s1001-0742(11)60730-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2" w:tooltip="Wang, 2012 #101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ang et al. 2012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3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A6343A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12&lt;/Year&gt;&lt;RecNum&gt;1020&lt;/RecNum&gt;&lt;DisplayText&gt;(Tao et al. 2012)&lt;/DisplayText&gt;&lt;record&gt;&lt;rec-number&gt;1020&lt;/rec-number&gt;&lt;foreign-keys&gt;&lt;key app="EN" db-id="stxvateertt0s2edfx25x9suzzv2frpztp5w"&gt;1020&lt;/key&gt;&lt;/foreign-keys&gt;&lt;ref-type name="Journal Article"&gt;17&lt;/ref-type&gt;&lt;contributors&gt;&lt;authors&gt;&lt;author&gt;Tao, J.&lt;/author&gt;&lt;author&gt;Cao, J. J.&lt;/author&gt;&lt;author&gt;Zhang, R. J.&lt;/author&gt;&lt;author&gt;Zhu, L. H.&lt;/author&gt;&lt;author&gt;Zhang, T.&lt;/author&gt;&lt;author&gt;Shi, S.&lt;/author&gt;&lt;author&gt;Chan, C. Y.&lt;/author&gt;&lt;/authors&gt;&lt;/contributors&gt;&lt;titles&gt;&lt;title&gt;Reconstructed Light Extinction Coefficients Using Chemical Compositions of PM2.5 in Winter in Urban Guangzhou, China&lt;/title&gt;&lt;secondary-title&gt;Advances in Atmospheric Sciences&lt;/secondary-title&gt;&lt;/titles&gt;&lt;periodical&gt;&lt;full-title&gt;Advances in Atmospheric Sciences&lt;/full-title&gt;&lt;/periodical&gt;&lt;pages&gt;359-368&lt;/pages&gt;&lt;volume&gt;29&lt;/volume&gt;&lt;number&gt;2&lt;/number&gt;&lt;dates&gt;&lt;year&gt;2012&lt;/year&gt;&lt;pub-dates&gt;&lt;date&gt;Mar&lt;/date&gt;&lt;/pub-dates&gt;&lt;/dates&gt;&lt;isbn&gt;0256-1530&lt;/isbn&gt;&lt;accession-num&gt;WOS:000300530700013&lt;/accession-num&gt;&lt;urls&gt;&lt;related-urls&gt;&lt;url&gt;&amp;lt;Go to ISI&amp;gt;://WOS:000300530700013&lt;/url&gt;&lt;/related-urls&gt;&lt;/urls&gt;&lt;electronic-resource-num&gt;10.1007/s00376-011-1045-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6" w:tooltip="Tao, 2012 #102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Tao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>D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adaomingyue Road</w:t>
            </w:r>
          </w:p>
        </w:tc>
        <w:tc>
          <w:tcPr>
            <w:tcW w:w="1134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2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32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34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</w:t>
            </w:r>
            <w:r w:rsidRPr="00C93B6C">
              <w:rPr>
                <w:rFonts w:cs="Times New Roman"/>
                <w:snapToGrid/>
              </w:rPr>
              <w:t>ov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="006A42D9" w:rsidRPr="00C93B6C">
              <w:rPr>
                <w:rFonts w:cs="Times New Roman"/>
                <w:snapToGrid/>
              </w:rPr>
              <w:t>Jan</w:t>
            </w:r>
            <w:r w:rsidRPr="00C93B6C">
              <w:rPr>
                <w:rFonts w:cs="Times New Roman"/>
                <w:snapToGrid/>
              </w:rPr>
              <w:t xml:space="preserve"> 2005</w:t>
            </w:r>
          </w:p>
        </w:tc>
        <w:tc>
          <w:tcPr>
            <w:tcW w:w="2410" w:type="dxa"/>
          </w:tcPr>
          <w:p w:rsidR="0052359F" w:rsidRPr="00C93B6C" w:rsidRDefault="00B52E4C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2A2226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Cao&lt;/Author&gt;&lt;Year&gt;2012&lt;/Year&gt;&lt;RecNum&gt;835&lt;/RecNum&gt;&lt;DisplayText&gt;(Cao et al. 2012a)&lt;/DisplayText&gt;&lt;record&gt;&lt;rec-number&gt;835&lt;/rec-number&gt;&lt;foreign-keys&gt;&lt;key app="EN" db-id="stxvateertt0s2edfx25x9suzzv2frpztp5w"&gt;835&lt;/key&gt;&lt;/foreign-keys&gt;&lt;ref-type name="Journal Article"&gt;17&lt;/ref-type&gt;&lt;contributors&gt;&lt;authors&gt;&lt;author&gt;Cao, J. J.&lt;/author&gt;&lt;author&gt;Huang, H.&lt;/author&gt;&lt;author&gt;Lee, S. C.&lt;/author&gt;&lt;author&gt;Chow, J. C.&lt;/author&gt;&lt;author&gt;Zou, C. W.&lt;/author&gt;&lt;author&gt;Ho, K. F.&lt;/author&gt;&lt;author&gt;Watson, J. G.&lt;/author&gt;&lt;/authors&gt;&lt;/contributors&gt;&lt;titles&gt;&lt;title&gt;Indoor/Outdoor Relationships for Organic and Elemental Carbon in PM2.5 at Residential Homes in Guangzhou,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902-910&lt;/pages&gt;&lt;volume&gt;12&lt;/volume&gt;&lt;number&gt;5&lt;/number&gt;&lt;dates&gt;&lt;year&gt;2012&lt;/year&gt;&lt;pub-dates&gt;&lt;date&gt;Oct&lt;/date&gt;&lt;/pub-dates&gt;&lt;/dates&gt;&lt;isbn&gt;1680-8584&lt;/isbn&gt;&lt;accession-num&gt;WOS:000308976500018&lt;/accession-num&gt;&lt;urls&gt;&lt;related-urls&gt;&lt;url&gt;&amp;lt;Go to ISI&amp;gt;://WOS:000308976500018&lt;/url&gt;&lt;/related-urls&gt;&lt;/urls&gt;&lt;electronic-resource-num&gt;10.4209/aaqr.2012.02.0026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2A2226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" w:tooltip="Cao, 2012 #83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Cao et al. 2012a</w:t>
              </w:r>
            </w:hyperlink>
            <w:r w:rsidR="002A2226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angzhou</w:t>
            </w:r>
          </w:p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>Haizhu District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B76B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09 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32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04.5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</w:t>
            </w:r>
            <w:r w:rsidRPr="00C93B6C">
              <w:rPr>
                <w:rFonts w:cs="Times New Roman"/>
                <w:snapToGrid/>
              </w:rPr>
              <w:t>.0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</w:t>
            </w:r>
            <w:r w:rsidRPr="00C93B6C">
              <w:rPr>
                <w:rFonts w:cs="Times New Roman"/>
                <w:snapToGrid/>
              </w:rPr>
              <w:t>ug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Sep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A84C25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ang&lt;/Author&gt;&lt;Year&gt;2006&lt;/Year&gt;&lt;RecNum&gt;1021&lt;/RecNum&gt;&lt;DisplayText&gt;(Wang et al. 2006)&lt;/DisplayText&gt;&lt;record&gt;&lt;rec-number&gt;1021&lt;/rec-number&gt;&lt;foreign-keys&gt;&lt;key app="EN" db-id="stxvateertt0s2edfx25x9suzzv2frpztp5w"&gt;1021&lt;/key&gt;&lt;/foreign-keys&gt;&lt;ref-type name="Journal Article"&gt;17&lt;/ref-type&gt;&lt;contributors&gt;&lt;authors&gt;&lt;author&gt;Wang, X. H.&lt;/author&gt;&lt;author&gt;Bi, X. H.&lt;/author&gt;&lt;author&gt;Sheng, G. Y.&lt;/author&gt;&lt;author&gt;Fu, J. M.&lt;/author&gt;&lt;/authors&gt;&lt;/contributors&gt;&lt;titles&gt;&lt;title&gt;Chemical composition and sources of PM10 and PM2.5 aerosols in Guangzhou, China&lt;/title&gt;&lt;secondary-title&gt;Environmental Monitoring and Assessment&lt;/secondary-title&gt;&lt;/titles&gt;&lt;periodical&gt;&lt;full-title&gt;Environmental Monitoring and Assessment&lt;/full-title&gt;&lt;/periodical&gt;&lt;pages&gt;425-439&lt;/pages&gt;&lt;volume&gt;119&lt;/volume&gt;&lt;number&gt;1-3&lt;/number&gt;&lt;dates&gt;&lt;year&gt;2006&lt;/year&gt;&lt;pub-dates&gt;&lt;date&gt;Aug&lt;/date&gt;&lt;/pub-dates&gt;&lt;/dates&gt;&lt;isbn&gt;0167-6369&lt;/isbn&gt;&lt;accession-num&gt;WOS:000241170900024&lt;/accession-num&gt;&lt;urls&gt;&lt;related-urls&gt;&lt;url&gt;&amp;lt;Go to ISI&amp;gt;://WOS:000241170900024&lt;/url&gt;&lt;/related-urls&gt;&lt;/urls&gt;&lt;electronic-resource-num&gt;10.1007/s10661-005-9034-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1" w:tooltip="Wang, 2006 #102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ang et al. 2006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iwa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District</w:t>
            </w:r>
          </w:p>
        </w:tc>
        <w:tc>
          <w:tcPr>
            <w:tcW w:w="1134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vAlign w:val="center"/>
          </w:tcPr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25 </w:t>
            </w:r>
          </w:p>
          <w:p w:rsidR="0083284F" w:rsidRPr="00C93B6C" w:rsidRDefault="0083284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1.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2.69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41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 2004</w:t>
            </w:r>
          </w:p>
        </w:tc>
        <w:tc>
          <w:tcPr>
            <w:tcW w:w="2410" w:type="dxa"/>
          </w:tcPr>
          <w:p w:rsidR="0052359F" w:rsidRPr="00C93B6C" w:rsidRDefault="00A84C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Liwa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District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lastRenderedPageBreak/>
              <w:t>23.13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lastRenderedPageBreak/>
              <w:t xml:space="preserve">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lastRenderedPageBreak/>
              <w:t>113.25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lastRenderedPageBreak/>
              <w:t xml:space="preserve">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lastRenderedPageBreak/>
              <w:t>102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EE3A35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uan&lt;/Author&gt;&lt;Year&gt;2007&lt;/Year&gt;&lt;RecNum&gt;937&lt;/RecNum&gt;&lt;DisplayText&gt;(Duan et al. 2007)&lt;/DisplayText&gt;&lt;record&gt;&lt;rec-number&gt;937&lt;/rec-number&gt;&lt;foreign-keys&gt;&lt;key app="EN" db-id="stxvateertt0s2edfx25x9suzzv2frpztp5w"&gt;937&lt;/key&gt;&lt;/foreign-keys&gt;&lt;ref-type name="Journal Article"&gt;17&lt;/ref-type&gt;&lt;contributors&gt;&lt;authors&gt;&lt;author&gt;Duan, J. C.&lt;/author&gt;&lt;author&gt;Tan, J. H.&lt;/author&gt;&lt;author&gt;Cheng, D. X.&lt;/author&gt;&lt;author&gt;Bi, X. H.&lt;/author&gt;&lt;author&gt;Deng, W. J.&lt;/author&gt;&lt;author&gt;Sheng, G. Y.&lt;/author&gt;&lt;author&gt;Fu, J. M.&lt;/author&gt;&lt;author&gt;Wong, M. H.&lt;/author&gt;&lt;/authors&gt;&lt;/contributors&gt;&lt;titles&gt;&lt;title&gt;Sources and characteristics of carbonaceous aerosol in two largest cities in Pearl River Delta Region, China&lt;/title&gt;&lt;secondary-title&gt;Atmospheric Environment&lt;/secondary-title&gt;&lt;/titles&gt;&lt;periodical&gt;&lt;full-title&gt;Atmospheric Environment&lt;/full-title&gt;&lt;/periodical&gt;&lt;pages&gt;2895-2903&lt;/pages&gt;&lt;volume&gt;41&lt;/volume&gt;&lt;number&gt;14&lt;/number&gt;&lt;dates&gt;&lt;year&gt;2007&lt;/year&gt;&lt;pub-dates&gt;&lt;date&gt;May&lt;/date&gt;&lt;/pub-dates&gt;&lt;/dates&gt;&lt;isbn&gt;1352-2310&lt;/isbn&gt;&lt;accession-num&gt;WOS:000246323700001&lt;/accession-num&gt;&lt;urls&gt;&lt;related-urls&gt;&lt;url&gt;&amp;lt;Go to ISI&amp;gt;://WOS:000246323700001&lt;/url&gt;&lt;/related-urls&gt;&lt;/urls&gt;&lt;electronic-resource-num&gt;10.1016/j.atmosenv.2006.12.01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9" w:tooltip="Duan, 2007 #93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uan et al. 2007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</w:p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iwa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District</w:t>
            </w:r>
          </w:p>
        </w:tc>
        <w:tc>
          <w:tcPr>
            <w:tcW w:w="1134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25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Feb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r 200</w:t>
            </w:r>
            <w:r w:rsidRPr="00C93B6C">
              <w:rPr>
                <w:rFonts w:cs="Times New Roman"/>
                <w:snapToGrid/>
              </w:rPr>
              <w:t>5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Duan et al.,2007)</w:t>
            </w:r>
          </w:p>
        </w:tc>
      </w:tr>
      <w:tr w:rsidR="0052359F" w:rsidRPr="00C93B6C" w:rsidTr="00B21D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Guangzhou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Baiyu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6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28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0.8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1.2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0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4</w:t>
            </w:r>
            <w:r w:rsidRPr="00C93B6C">
              <w:rPr>
                <w:rFonts w:cs="Times New Roman"/>
                <w:snapToGrid/>
              </w:rPr>
              <w:t xml:space="preserve"> - Sep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>(</w:t>
            </w:r>
            <w:r w:rsidRPr="00C93B6C">
              <w:rPr>
                <w:rFonts w:cs="Times New Roman" w:hint="eastAsia"/>
                <w:snapToGrid/>
                <w:color w:val="auto"/>
              </w:rPr>
              <w:t>Wang et al.,2006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Dadaomingyue Road</w:t>
            </w:r>
          </w:p>
        </w:tc>
        <w:tc>
          <w:tcPr>
            <w:tcW w:w="1134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2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32</w:t>
            </w:r>
          </w:p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</w:t>
            </w:r>
            <w:r w:rsidRPr="00C93B6C">
              <w:rPr>
                <w:rFonts w:cs="Times New Roman"/>
                <w:snapToGrid/>
              </w:rPr>
              <w:t>9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ul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4</w:t>
            </w:r>
          </w:p>
        </w:tc>
        <w:tc>
          <w:tcPr>
            <w:tcW w:w="2410" w:type="dxa"/>
          </w:tcPr>
          <w:p w:rsidR="0052359F" w:rsidRPr="00C93B6C" w:rsidRDefault="00206C3E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2A2226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Cao&lt;/Author&gt;&lt;Year&gt;2012&lt;/Year&gt;&lt;RecNum&gt;835&lt;/RecNum&gt;&lt;DisplayText&gt;(Cao et al. 2012a)&lt;/DisplayText&gt;&lt;record&gt;&lt;rec-number&gt;835&lt;/rec-number&gt;&lt;foreign-keys&gt;&lt;key app="EN" db-id="stxvateertt0s2edfx25x9suzzv2frpztp5w"&gt;835&lt;/key&gt;&lt;/foreign-keys&gt;&lt;ref-type name="Journal Article"&gt;17&lt;/ref-type&gt;&lt;contributors&gt;&lt;authors&gt;&lt;author&gt;Cao, J. J.&lt;/author&gt;&lt;author&gt;Huang, H.&lt;/author&gt;&lt;author&gt;Lee, S. C.&lt;/author&gt;&lt;author&gt;Chow, J. C.&lt;/author&gt;&lt;author&gt;Zou, C. W.&lt;/author&gt;&lt;author&gt;Ho, K. F.&lt;/author&gt;&lt;author&gt;Watson, J. G.&lt;/author&gt;&lt;/authors&gt;&lt;/contributors&gt;&lt;titles&gt;&lt;title&gt;Indoor/Outdoor Relationships for Organic and Elemental Carbon in PM2.5 at Residential Homes in Guangzhou,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902-910&lt;/pages&gt;&lt;volume&gt;12&lt;/volume&gt;&lt;number&gt;5&lt;/number&gt;&lt;dates&gt;&lt;year&gt;2012&lt;/year&gt;&lt;pub-dates&gt;&lt;date&gt;Oct&lt;/date&gt;&lt;/pub-dates&gt;&lt;/dates&gt;&lt;isbn&gt;1680-8584&lt;/isbn&gt;&lt;accession-num&gt;WOS:000308976500018&lt;/accession-num&gt;&lt;urls&gt;&lt;related-urls&gt;&lt;url&gt;&amp;lt;Go to ISI&amp;gt;://WOS:000308976500018&lt;/url&gt;&lt;/related-urls&gt;&lt;/urls&gt;&lt;electronic-resource-num&gt;10.4209/aaqr.2012.02.0026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2A2226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" w:tooltip="Cao, 2012 #83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Cao et al. 2012a</w:t>
              </w:r>
            </w:hyperlink>
            <w:r w:rsidR="002A2226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 geochemical Institute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2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3284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25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</w:t>
            </w:r>
            <w:r w:rsidRPr="00C93B6C">
              <w:rPr>
                <w:rFonts w:cs="Times New Roman"/>
                <w:snapToGrid/>
              </w:rPr>
              <w:t>4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</w:t>
            </w:r>
            <w:r w:rsidRPr="00C93B6C">
              <w:rPr>
                <w:rFonts w:cs="Times New Roman"/>
                <w:snapToGrid/>
              </w:rPr>
              <w:t>.2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Dec 2007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Jan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F01D85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n&lt;/Author&gt;&lt;Year&gt;2009&lt;/Year&gt;&lt;RecNum&gt;1022&lt;/RecNum&gt;&lt;DisplayText&gt;(Tan et al. 2009)&lt;/DisplayText&gt;&lt;record&gt;&lt;rec-number&gt;1022&lt;/rec-number&gt;&lt;foreign-keys&gt;&lt;key app="EN" db-id="stxvateertt0s2edfx25x9suzzv2frpztp5w"&gt;1022&lt;/key&gt;&lt;/foreign-keys&gt;&lt;ref-type name="Journal Article"&gt;17&lt;/ref-type&gt;&lt;contributors&gt;&lt;authors&gt;&lt;author&gt;Tan, J. H.&lt;/author&gt;&lt;author&gt;Duan, J. C.&lt;/author&gt;&lt;author&gt;He, K. B.&lt;/author&gt;&lt;author&gt;Ma, Y. L.&lt;/author&gt;&lt;author&gt;Duan, F. K.&lt;/author&gt;&lt;author&gt;Chen, Y.&lt;/author&gt;&lt;author&gt;Fu, J. M.&lt;/author&gt;&lt;/authors&gt;&lt;/contributors&gt;&lt;titles&gt;&lt;title&gt;Chemical characteristics of PM2.5 during a typical haze episode in Guangzhou&lt;/title&gt;&lt;secondary-title&gt;Journal of Environmental Sciences&lt;/secondary-title&gt;&lt;/titles&gt;&lt;periodical&gt;&lt;full-title&gt;Journal of Environmental Sciences&lt;/full-title&gt;&lt;/periodical&gt;&lt;pages&gt;774-781&lt;/pages&gt;&lt;volume&gt;21&lt;/volume&gt;&lt;number&gt;6&lt;/number&gt;&lt;dates&gt;&lt;year&gt;2009&lt;/year&gt;&lt;/dates&gt;&lt;isbn&gt;1001-0742&lt;/isbn&gt;&lt;accession-num&gt;WOS:000266943600012&lt;/accession-num&gt;&lt;urls&gt;&lt;related-urls&gt;&lt;url&gt;&amp;lt;Go to ISI&amp;gt;://WOS:000266943600012&lt;/url&gt;&lt;/related-urls&gt;&lt;/urls&gt;&lt;electronic-resource-num&gt;10.1016/s1001-0742(08)62340-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5" w:tooltip="Tan, 2009 #1022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Tan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Tianhe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3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3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6.5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9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Aug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Sep </w:t>
            </w:r>
            <w:r w:rsidRPr="00C93B6C">
              <w:rPr>
                <w:rFonts w:cs="Times New Roman"/>
                <w:snapToGrid/>
              </w:rPr>
              <w:t>2004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 2006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Tianhe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4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9C7A68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2A2226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Cao&lt;/Author&gt;&lt;Year&gt;2012&lt;/Year&gt;&lt;RecNum&gt;835&lt;/RecNum&gt;&lt;DisplayText&gt;(Cao et al. 2012a)&lt;/DisplayText&gt;&lt;record&gt;&lt;rec-number&gt;835&lt;/rec-number&gt;&lt;foreign-keys&gt;&lt;key app="EN" db-id="stxvateertt0s2edfx25x9suzzv2frpztp5w"&gt;835&lt;/key&gt;&lt;/foreign-keys&gt;&lt;ref-type name="Journal Article"&gt;17&lt;/ref-type&gt;&lt;contributors&gt;&lt;authors&gt;&lt;author&gt;Cao, J. J.&lt;/author&gt;&lt;author&gt;Huang, H.&lt;/author&gt;&lt;author&gt;Lee, S. C.&lt;/author&gt;&lt;author&gt;Chow, J. C.&lt;/author&gt;&lt;author&gt;Zou, C. W.&lt;/author&gt;&lt;author&gt;Ho, K. F.&lt;/author&gt;&lt;author&gt;Watson, J. G.&lt;/author&gt;&lt;/authors&gt;&lt;/contributors&gt;&lt;titles&gt;&lt;title&gt;Indoor/Outdoor Relationships for Organic and Elemental Carbon in PM2.5 at Residential Homes in Guangzhou,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902-910&lt;/pages&gt;&lt;volume&gt;12&lt;/volume&gt;&lt;number&gt;5&lt;/number&gt;&lt;dates&gt;&lt;year&gt;2012&lt;/year&gt;&lt;pub-dates&gt;&lt;date&gt;Oct&lt;/date&gt;&lt;/pub-dates&gt;&lt;/dates&gt;&lt;isbn&gt;1680-8584&lt;/isbn&gt;&lt;accession-num&gt;WOS:000308976500018&lt;/accession-num&gt;&lt;urls&gt;&lt;related-urls&gt;&lt;url&gt;&amp;lt;Go to ISI&amp;gt;://WOS:000308976500018&lt;/url&gt;&lt;/related-urls&gt;&lt;/urls&gt;&lt;electronic-resource-num&gt;10.4209/aaqr.2012.02.0026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2A2226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" w:tooltip="Cao, 2012 #83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Cao et al. 2012a</w:t>
              </w:r>
            </w:hyperlink>
            <w:r w:rsidR="002A2226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 Tiansh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Road</w:t>
            </w:r>
          </w:p>
        </w:tc>
        <w:tc>
          <w:tcPr>
            <w:tcW w:w="1134" w:type="dxa"/>
            <w:vAlign w:val="center"/>
          </w:tcPr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5 </w:t>
            </w:r>
          </w:p>
        </w:tc>
        <w:tc>
          <w:tcPr>
            <w:tcW w:w="1275" w:type="dxa"/>
            <w:vAlign w:val="center"/>
          </w:tcPr>
          <w:p w:rsidR="00DB76B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2.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="00995443" w:rsidRPr="00C93B6C">
              <w:rPr>
                <w:rFonts w:cs="Times New Roman"/>
                <w:snapToGrid/>
              </w:rPr>
              <w:t>04 -</w:t>
            </w:r>
            <w:r w:rsidRPr="00C93B6C">
              <w:rPr>
                <w:rFonts w:cs="Times New Roman"/>
                <w:snapToGrid/>
              </w:rPr>
              <w:t xml:space="preserve"> Jan 2005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 XingangxiRoad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B76B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0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B76B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1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8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ul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B21DCA">
        <w:trPr>
          <w:trHeight w:val="2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zhou XingangxiRoad</w:t>
            </w:r>
          </w:p>
        </w:tc>
        <w:tc>
          <w:tcPr>
            <w:tcW w:w="1134" w:type="dxa"/>
            <w:vAlign w:val="center"/>
          </w:tcPr>
          <w:p w:rsidR="00DB76B4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0 </w:t>
            </w:r>
          </w:p>
        </w:tc>
        <w:tc>
          <w:tcPr>
            <w:tcW w:w="1275" w:type="dxa"/>
            <w:vAlign w:val="center"/>
          </w:tcPr>
          <w:p w:rsidR="00DB76B4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1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</w:t>
            </w:r>
            <w:r w:rsidRPr="00C93B6C">
              <w:rPr>
                <w:rFonts w:cs="Times New Roman"/>
                <w:snapToGrid/>
              </w:rPr>
              <w:t>ov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Jan</w:t>
            </w:r>
            <w:r w:rsidRPr="00C93B6C">
              <w:rPr>
                <w:rFonts w:cs="Times New Roman"/>
                <w:snapToGrid/>
              </w:rPr>
              <w:t xml:space="preserve"> 2005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zhou Yayu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2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4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ua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zhou Yayu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3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2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4</w:t>
            </w:r>
            <w:r w:rsidR="00995443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/>
                <w:snapToGrid/>
              </w:rPr>
              <w:t xml:space="preserve"> Jan 2005</w:t>
            </w:r>
          </w:p>
        </w:tc>
        <w:tc>
          <w:tcPr>
            <w:tcW w:w="2410" w:type="dxa"/>
          </w:tcPr>
          <w:p w:rsidR="0052359F" w:rsidRPr="00C93B6C" w:rsidRDefault="00EB3F36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che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1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5.8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</w:t>
            </w:r>
            <w:r w:rsidRPr="00C93B6C">
              <w:rPr>
                <w:rFonts w:cs="Times New Roman"/>
                <w:snapToGrid/>
              </w:rPr>
              <w:t>6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5154F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>
                <w:fldData xml:space="preserve">PEVuZE5vdGU+PENpdGU+PEF1dGhvcj5HdW88L0F1dGhvcj48WWVhcj4yMDA5PC9ZZWFyPjxSZWNO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=
</w:fldData>
              </w:fldChar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begin">
                <w:fldData xml:space="preserve">PEVuZE5vdGU+PENpdGU+PEF1dGhvcj5HdW88L0F1dGhvcj48WWVhcj4yMDA5PC9ZZWFyPjxSZWNO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=
</w:fldData>
              </w:fldChar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.DATA </w:instrText>
            </w:r>
            <w:r w:rsidRPr="00C93B6C">
              <w:rPr>
                <w:rFonts w:cs="Times New Roman"/>
                <w:snapToGrid/>
                <w:color w:val="auto"/>
              </w:rPr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Pr="00C93B6C">
              <w:rPr>
                <w:rFonts w:cs="Times New Roman"/>
                <w:snapToGrid/>
                <w:color w:val="auto"/>
              </w:rPr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4" w:tooltip="Guo, 2009 #54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uo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che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13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5.8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</w:t>
            </w:r>
            <w:r w:rsidRPr="00C93B6C">
              <w:rPr>
                <w:rFonts w:cs="Times New Roman"/>
                <w:snapToGrid/>
              </w:rPr>
              <w:t>5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4.4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6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EF1A89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F62405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2&lt;/Year&gt;&lt;RecNum&gt;1011&lt;/RecNum&gt;&lt;DisplayText&gt;(Zhang et al. 2012b)&lt;/DisplayText&gt;&lt;record&gt;&lt;rec-number&gt;1011&lt;/rec-number&gt;&lt;foreign-keys&gt;&lt;key app="EN" db-id="stxvateertt0s2edfx25x9suzzv2frpztp5w"&gt;1011&lt;/key&gt;&lt;/foreign-keys&gt;&lt;ref-type name="Journal Article"&gt;17&lt;/ref-type&gt;&lt;contributors&gt;&lt;authors&gt;&lt;author&gt;Zhang, R. J.&lt;/author&gt;&lt;author&gt;Tao, J.&lt;/author&gt;&lt;author&gt;Ho, K. F.&lt;/author&gt;&lt;author&gt;Shen, Z. X.&lt;/author&gt;&lt;author&gt;Wang, G. H.&lt;/author&gt;&lt;author&gt;Cao, J. J.&lt;/author&gt;&lt;author&gt;Liu, S. X.&lt;/author&gt;&lt;author&gt;Zhang, L. M.&lt;/author&gt;&lt;author&gt;Lee, S. C.&lt;/author&gt;&lt;/authors&gt;&lt;/contributors&gt;&lt;titles&gt;&lt;title&gt;Characterization of Atmospheric Organic and Elemental Carbon of PM2.5 in a Typical Semi-Arid Area of Northeastern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792-802&lt;/pages&gt;&lt;volume&gt;12&lt;/volume&gt;&lt;number&gt;5&lt;/number&gt;&lt;dates&gt;&lt;year&gt;2012&lt;/year&gt;&lt;pub-dates&gt;&lt;date&gt;Oct&lt;/date&gt;&lt;/pub-dates&gt;&lt;/dates&gt;&lt;isbn&gt;1680-8584&lt;/isbn&gt;&lt;accession-num&gt;WOS:000308976500009&lt;/accession-num&gt;&lt;urls&gt;&lt;related-urls&gt;&lt;url&gt;&amp;lt;Go to ISI&amp;gt;://WOS:000308976500009&lt;/url&gt;&lt;/related-urls&gt;&lt;/urls&gt;&lt;electronic-resource-num&gt;10.4209/aaqr.2011.07.011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F62405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7" w:tooltip="Zhang, 2012 #101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2b</w:t>
              </w:r>
            </w:hyperlink>
            <w:r w:rsidR="00F62405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il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5.32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0.3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</w:t>
            </w:r>
            <w:r w:rsidRPr="00C93B6C">
              <w:rPr>
                <w:rFonts w:cs="Times New Roman"/>
                <w:snapToGrid/>
              </w:rPr>
              <w:t>6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9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iya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6.65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6.6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</w:t>
            </w:r>
            <w:r w:rsidRPr="00C93B6C">
              <w:rPr>
                <w:rFonts w:cs="Times New Roman"/>
                <w:snapToGrid/>
              </w:rPr>
              <w:t>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</w:t>
            </w:r>
            <w:r w:rsidRPr="00C93B6C">
              <w:rPr>
                <w:rFonts w:cs="Times New Roman"/>
                <w:snapToGrid/>
              </w:rPr>
              <w:t>p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="00EF6370"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May</w:t>
            </w:r>
            <w:r w:rsidR="00EF6370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</w:tcPr>
          <w:p w:rsidR="0052359F" w:rsidRPr="00C93B6C" w:rsidRDefault="00A84C2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Xu&lt;/Author&gt;&lt;Year&gt;2012&lt;/Year&gt;&lt;RecNum&gt;1023&lt;/RecNum&gt;&lt;DisplayText&gt;(Xu et al. 2012)&lt;/DisplayText&gt;&lt;record&gt;&lt;rec-number&gt;1023&lt;/rec-number&gt;&lt;foreign-keys&gt;&lt;key app="EN" db-id="stxvateertt0s2edfx25x9suzzv2frpztp5w"&gt;1023&lt;/key&gt;&lt;/foreign-keys&gt;&lt;ref-type name="Journal Article"&gt;17&lt;/ref-type&gt;&lt;contributors&gt;&lt;authors&gt;&lt;author&gt;Xu, L. L.&lt;/author&gt;&lt;author&gt;Chen, X. Q.&lt;/author&gt;&lt;author&gt;Chen, J. S.&lt;/author&gt;&lt;author&gt;Zhang, F. W.&lt;/author&gt;&lt;author&gt;He, C.&lt;/author&gt;&lt;author&gt;Zhao, J. P.&lt;/author&gt;&lt;author&gt;Yin, L. Q.&lt;/author&gt;&lt;/authors&gt;&lt;/contributors&gt;&lt;titles&gt;&lt;title&gt;Seasonal variations and chemical compositions of PM2.5 aerosol in the urban area of Fuzhou, China&lt;/title&gt;&lt;secondary-title&gt;Atmospheric Research&lt;/secondary-title&gt;&lt;/titles&gt;&lt;periodical&gt;&lt;full-title&gt;Atmospheric Research&lt;/full-title&gt;&lt;abbr-1&gt;Atmos. Res.&lt;/abbr-1&gt;&lt;/periodical&gt;&lt;pages&gt;264-272&lt;/pages&gt;&lt;volume&gt;104&lt;/volume&gt;&lt;dates&gt;&lt;year&gt;2012&lt;/year&gt;&lt;pub-dates&gt;&lt;date&gt;Feb&lt;/date&gt;&lt;/pub-dates&gt;&lt;/dates&gt;&lt;isbn&gt;0169-8095&lt;/isbn&gt;&lt;accession-num&gt;WOS:000300739300021&lt;/accession-num&gt;&lt;urls&gt;&lt;related-urls&gt;&lt;url&gt;&amp;lt;Go to ISI&amp;gt;://WOS:000300739300021&lt;/url&gt;&lt;/related-urls&gt;&lt;/urls&gt;&lt;electronic-resource-num&gt;10.1016/j.atmosres.2011.10.01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6" w:tooltip="Xu, 2012 #102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Xu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ang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0.2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0.1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</w:t>
            </w:r>
            <w:r w:rsidRPr="00C93B6C">
              <w:rPr>
                <w:rFonts w:cs="Times New Roman"/>
                <w:snapToGrid/>
              </w:rPr>
              <w:t>4.3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 2010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Jul 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E7826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Sun G. J.&lt;/Author&gt;&lt;Year&gt;2013&lt;/Year&gt;&lt;RecNum&gt;1024&lt;/RecNum&gt;&lt;DisplayText&gt;(Sun G. J. 2013)&lt;/DisplayText&gt;&lt;record&gt;&lt;rec-number&gt;1024&lt;/rec-number&gt;&lt;foreign-keys&gt;&lt;key app="EN" db-id="stxvateertt0s2edfx25x9suzzv2frpztp5w"&gt;1024&lt;/key&gt;&lt;/foreign-keys&gt;&lt;ref-type name="Journal Article"&gt;17&lt;/ref-type&gt;&lt;contributors&gt;&lt;authors&gt;&lt;author&gt;Sun G. J., Yao L., Shi Y., et al.&lt;/author&gt;&lt;/authors&gt;&lt;/contributors&gt;&lt;titles&gt;&lt;title&gt;Characterizing PM2.5 Pollution of a Subtropical Metropolitan Area in China&lt;/title&gt;&lt;secondary-title&gt;Atmospheric and Climate Sciences&lt;/secondary-title&gt;&lt;/titles&gt;&lt;periodical&gt;&lt;full-title&gt;Atmospheric and Climate Sciences&lt;/full-title&gt;&lt;/periodical&gt;&lt;pages&gt;10&lt;/pages&gt;&lt;volume&gt;3&lt;/volume&gt;&lt;edition&gt;2013&lt;/edition&gt;&lt;section&gt;100&lt;/section&gt;&lt;dates&gt;&lt;year&gt;2013&lt;/year&gt;&lt;/dates&gt;&lt;work-type&gt;Article&lt;/work-type&gt;&lt;urls&gt;&lt;/urls&gt;&lt;electronic-resource-num&gt;http://dx.doi.org/10.4236/acs.2013.3101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4" w:tooltip="Sun G. J., 2013 #102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Sun G. J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3284F">
        <w:trPr>
          <w:trHeight w:val="17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angzhou</w:t>
            </w:r>
          </w:p>
        </w:tc>
        <w:tc>
          <w:tcPr>
            <w:tcW w:w="1134" w:type="dxa"/>
            <w:vAlign w:val="center"/>
          </w:tcPr>
          <w:p w:rsidR="00DB76B4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0.27</w:t>
            </w:r>
          </w:p>
        </w:tc>
        <w:tc>
          <w:tcPr>
            <w:tcW w:w="1275" w:type="dxa"/>
            <w:vAlign w:val="center"/>
          </w:tcPr>
          <w:p w:rsidR="00DB76B4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0.15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</w:t>
            </w:r>
            <w:r w:rsidRPr="00C93B6C">
              <w:rPr>
                <w:rFonts w:cs="Times New Roman"/>
                <w:snapToGrid/>
              </w:rPr>
              <w:t>9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6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52359F" w:rsidRPr="00C93B6C" w:rsidRDefault="00A84C2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ong&lt;/Author&gt;&lt;Year&gt;2013&lt;/Year&gt;&lt;RecNum&gt;1025&lt;/RecNum&gt;&lt;DisplayText&gt;(Hong et al. 2013)&lt;/DisplayText&gt;&lt;record&gt;&lt;rec-number&gt;1025&lt;/rec-number&gt;&lt;foreign-keys&gt;&lt;key app="EN" db-id="stxvateertt0s2edfx25x9suzzv2frpztp5w"&gt;1025&lt;/key&gt;&lt;/foreign-keys&gt;&lt;ref-type name="Journal Article"&gt;17&lt;/ref-type&gt;&lt;contributors&gt;&lt;authors&gt;&lt;author&gt;Hong, S. M.&lt;/author&gt;&lt;author&gt;Jiao, L.&lt;/author&gt;&lt;author&gt;Ma, W. L.&lt;/author&gt;&lt;/authors&gt;&lt;/contributors&gt;&lt;titles&gt;&lt;title&gt;Variation of PM2.5 concentration in Hangzhou, China&lt;/title&gt;&lt;secondary-title&gt;Particuology&lt;/secondary-title&gt;&lt;/titles&gt;&lt;periodical&gt;&lt;full-title&gt;Particuology&lt;/full-title&gt;&lt;/periodical&gt;&lt;pages&gt;55-62&lt;/pages&gt;&lt;volume&gt;11&lt;/volume&gt;&lt;number&gt;1&lt;/number&gt;&lt;dates&gt;&lt;year&gt;2013&lt;/year&gt;&lt;pub-dates&gt;&lt;date&gt;Feb&lt;/date&gt;&lt;/pub-dates&gt;&lt;/dates&gt;&lt;isbn&gt;1674-2001&lt;/isbn&gt;&lt;accession-num&gt;WOS:000315321300009&lt;/accession-num&gt;&lt;urls&gt;&lt;related-urls&gt;&lt;url&gt;&amp;lt;Go to ISI&amp;gt;://WOS:000315321300009&lt;/url&gt;&lt;/related-urls&gt;&lt;/urls&gt;&lt;electronic-resource-num&gt;10.1016/j.partic.2012.04.008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7" w:tooltip="Hong, 2013 #102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ong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ang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B76B4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0.24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B76B4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0.1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</w:t>
            </w:r>
            <w:r w:rsidRPr="00C93B6C">
              <w:rPr>
                <w:rFonts w:cs="Times New Roman"/>
                <w:snapToGrid/>
              </w:rPr>
              <w:t>7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2.81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</w:t>
            </w:r>
            <w:r w:rsidRPr="00C93B6C">
              <w:rPr>
                <w:rFonts w:cs="Times New Roman"/>
                <w:snapToGrid/>
              </w:rPr>
              <w:t>.32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2E7826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2E7826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包</w:t>
            </w:r>
            <w:r w:rsidR="002E7826"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t>贞</w:t>
            </w:r>
            <w:r w:rsidRPr="00C93B6C">
              <w:rPr>
                <w:rFonts w:cs="Times New Roman"/>
                <w:snapToGrid/>
                <w:color w:val="auto"/>
              </w:rPr>
              <w:t>,2010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ok Tsu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2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.3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9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1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2004 </w:t>
            </w:r>
            <w:r w:rsidR="00995443" w:rsidRPr="00C93B6C">
              <w:rPr>
                <w:rFonts w:cs="Times New Roman"/>
                <w:snapToGrid/>
              </w:rPr>
              <w:t xml:space="preserve">- </w:t>
            </w:r>
            <w:r w:rsidRPr="00C93B6C">
              <w:rPr>
                <w:rFonts w:cs="Times New Roman" w:hint="eastAsia"/>
                <w:snapToGrid/>
              </w:rPr>
              <w:t xml:space="preserve">Oct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>(Guo et al.,2007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ong k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2.33</w:t>
            </w:r>
          </w:p>
          <w:p w:rsidR="00F47D17" w:rsidRPr="00C93B6C" w:rsidRDefault="00F47D17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4.10</w:t>
            </w:r>
          </w:p>
          <w:p w:rsidR="00F47D17" w:rsidRPr="00C93B6C" w:rsidRDefault="00F47D17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</w:t>
            </w:r>
            <w:r w:rsidRPr="00C93B6C">
              <w:rPr>
                <w:rFonts w:cs="Times New Roman"/>
                <w:snapToGrid/>
              </w:rPr>
              <w:t>0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0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.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F47D17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</w:t>
            </w:r>
            <w:r w:rsidR="00995443" w:rsidRPr="00C93B6C">
              <w:rPr>
                <w:rFonts w:cs="Times New Roman"/>
                <w:snapToGrid/>
              </w:rPr>
              <w:t>ug -</w:t>
            </w:r>
            <w:r w:rsidRPr="00C93B6C">
              <w:rPr>
                <w:rFonts w:cs="Times New Roman"/>
                <w:snapToGrid/>
              </w:rPr>
              <w:t xml:space="preserve"> Sep 2009,</w:t>
            </w:r>
          </w:p>
          <w:p w:rsidR="0052359F" w:rsidRPr="00C93B6C" w:rsidRDefault="00995443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Jan -</w:t>
            </w:r>
            <w:r w:rsidR="0052359F" w:rsidRPr="00C93B6C">
              <w:rPr>
                <w:rFonts w:cs="Times New Roman"/>
                <w:snapToGrid/>
              </w:rPr>
              <w:t xml:space="preserve"> Feb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>(Yau et al.,2013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ai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1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</w:t>
            </w:r>
            <w:r w:rsidRPr="00C93B6C">
              <w:rPr>
                <w:rFonts w:cs="Times New Roman"/>
                <w:snapToGrid/>
              </w:rPr>
              <w:t>5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8</w:t>
            </w:r>
          </w:p>
        </w:tc>
        <w:tc>
          <w:tcPr>
            <w:tcW w:w="2410" w:type="dxa"/>
          </w:tcPr>
          <w:p w:rsidR="0052359F" w:rsidRPr="00C93B6C" w:rsidRDefault="0052359F" w:rsidP="0047275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>(</w:t>
            </w:r>
            <w:r w:rsidR="00472752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蔡慧</w:t>
            </w:r>
            <w:r w:rsidRPr="00C93B6C">
              <w:rPr>
                <w:rFonts w:cs="Times New Roman"/>
                <w:snapToGrid/>
                <w:color w:val="auto"/>
              </w:rPr>
              <w:t>,2009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a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2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</w:t>
            </w:r>
            <w:r w:rsidRPr="00C93B6C">
              <w:rPr>
                <w:rFonts w:cs="Times New Roman"/>
                <w:snapToGrid/>
              </w:rPr>
              <w:t>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</w:t>
            </w:r>
            <w:r w:rsidRPr="00C93B6C">
              <w:rPr>
                <w:rFonts w:cs="Times New Roman"/>
                <w:snapToGrid/>
              </w:rPr>
              <w:t>a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May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ai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2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2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un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8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a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2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</w:t>
            </w:r>
            <w:r w:rsidRPr="00C93B6C">
              <w:rPr>
                <w:rFonts w:cs="Times New Roman"/>
                <w:snapToGrid/>
              </w:rPr>
              <w:t>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Nov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uai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2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2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</w:t>
            </w:r>
            <w:r w:rsidRPr="00C93B6C">
              <w:rPr>
                <w:rFonts w:cs="Times New Roman"/>
                <w:snapToGrid/>
              </w:rPr>
              <w:t>0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</w:t>
            </w:r>
            <w:r w:rsidRPr="00C93B6C">
              <w:rPr>
                <w:rFonts w:cs="Times New Roman"/>
                <w:snapToGrid/>
              </w:rPr>
              <w:t>ec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 2008</w:t>
            </w:r>
          </w:p>
        </w:tc>
        <w:tc>
          <w:tcPr>
            <w:tcW w:w="2410" w:type="dxa"/>
          </w:tcPr>
          <w:p w:rsidR="0052359F" w:rsidRPr="00C93B6C" w:rsidRDefault="00E93F9D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3284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5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HuananInstitute of Environmental Science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83284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  <w:p w:rsidR="0083284F" w:rsidRPr="00C93B6C" w:rsidRDefault="0083284F" w:rsidP="0083284F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37</w:t>
            </w:r>
          </w:p>
          <w:p w:rsidR="0083284F" w:rsidRPr="00C93B6C" w:rsidRDefault="0083284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</w:t>
            </w:r>
            <w:r w:rsidRPr="00C93B6C">
              <w:rPr>
                <w:rFonts w:cs="Times New Roman"/>
                <w:snapToGrid/>
              </w:rPr>
              <w:t>9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1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</w:t>
            </w:r>
            <w:r w:rsidRPr="00C93B6C">
              <w:rPr>
                <w:rFonts w:cs="Times New Roman"/>
                <w:snapToGrid/>
              </w:rPr>
              <w:t>.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</w:t>
            </w:r>
            <w:r w:rsidR="00995443" w:rsidRPr="00C93B6C">
              <w:rPr>
                <w:rFonts w:cs="Times New Roman"/>
                <w:snapToGrid/>
              </w:rPr>
              <w:t xml:space="preserve">pr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4868E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09&lt;/Year&gt;&lt;RecNum&gt;1026&lt;/RecNum&gt;&lt;DisplayText&gt;(Tao et al. 2009)&lt;/DisplayText&gt;&lt;record&gt;&lt;rec-number&gt;1026&lt;/rec-number&gt;&lt;foreign-keys&gt;&lt;key app="EN" db-id="stxvateertt0s2edfx25x9suzzv2frpztp5w"&gt;1026&lt;/key&gt;&lt;/foreign-keys&gt;&lt;ref-type name="Journal Article"&gt;17&lt;/ref-type&gt;&lt;contributors&gt;&lt;authors&gt;&lt;author&gt;Tao, J.&lt;/author&gt;&lt;author&gt;Ho, K. F.&lt;/author&gt;&lt;author&gt;Chen, L. G.&lt;/author&gt;&lt;author&gt;Zhu, L. H.&lt;/author&gt;&lt;author&gt;Han, J. L.&lt;/author&gt;&lt;author&gt;Xu, Z. C.&lt;/author&gt;&lt;/authors&gt;&lt;/contributors&gt;&lt;titles&gt;&lt;title&gt;Effect of chemical composition of PM2.5 on visibility in Guangzhou, China, 2007 spring&lt;/title&gt;&lt;secondary-title&gt;Particuology&lt;/secondary-title&gt;&lt;/titles&gt;&lt;periodical&gt;&lt;full-title&gt;Particuology&lt;/full-title&gt;&lt;/periodical&gt;&lt;pages&gt;68-75&lt;/pages&gt;&lt;volume&gt;7&lt;/volume&gt;&lt;number&gt;1&lt;/number&gt;&lt;dates&gt;&lt;year&gt;2009&lt;/year&gt;&lt;pub-dates&gt;&lt;date&gt;Feb&lt;/date&gt;&lt;/pub-dates&gt;&lt;/dates&gt;&lt;isbn&gt;1674-2001&lt;/isbn&gt;&lt;accession-num&gt;WOS:000264010400010&lt;/accession-num&gt;&lt;urls&gt;&lt;related-urls&gt;&lt;url&gt;&amp;lt;Go to ISI&amp;gt;://WOS:000264010400010&lt;/url&gt;&lt;/related-urls&gt;&lt;/urls&gt;&lt;electronic-resource-num&gt;10.1016/j.partic.2008.11.00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7" w:tooltip="Tao, 2009 #102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Tao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uananInstitute of Environmental Science</w:t>
            </w:r>
          </w:p>
        </w:tc>
        <w:tc>
          <w:tcPr>
            <w:tcW w:w="1134" w:type="dxa"/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37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3.3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.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5</w:t>
            </w:r>
          </w:p>
        </w:tc>
        <w:tc>
          <w:tcPr>
            <w:tcW w:w="2693" w:type="dxa"/>
          </w:tcPr>
          <w:p w:rsidR="0052359F" w:rsidRPr="00C93B6C" w:rsidRDefault="00995443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an </w:t>
            </w:r>
            <w:r w:rsidR="0052359F"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</w:tcPr>
          <w:p w:rsidR="0052359F" w:rsidRPr="00C93B6C" w:rsidRDefault="00F01D8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Tao&lt;/Author&gt;&lt;Year&gt;2012&lt;/Year&gt;&lt;RecNum&gt;1020&lt;/RecNum&gt;&lt;DisplayText&gt;(Tao et al. 2012)&lt;/DisplayText&gt;&lt;record&gt;&lt;rec-number&gt;1020&lt;/rec-number&gt;&lt;foreign-keys&gt;&lt;key app="EN" db-id="stxvateertt0s2edfx25x9suzzv2frpztp5w"&gt;1020&lt;/key&gt;&lt;/foreign-keys&gt;&lt;ref-type name="Journal Article"&gt;17&lt;/ref-type&gt;&lt;contributors&gt;&lt;authors&gt;&lt;author&gt;Tao, J.&lt;/author&gt;&lt;author&gt;Cao, J. J.&lt;/author&gt;&lt;author&gt;Zhang, R. J.&lt;/author&gt;&lt;author&gt;Zhu, L. H.&lt;/author&gt;&lt;author&gt;Zhang, T.&lt;/author&gt;&lt;author&gt;Shi, S.&lt;/author&gt;&lt;author&gt;Chan, C. Y.&lt;/author&gt;&lt;/authors&gt;&lt;/contributors&gt;&lt;titles&gt;&lt;title&gt;Reconstructed Light Extinction Coefficients Using Chemical Compositions of PM2.5 in Winter in Urban Guangzhou, China&lt;/title&gt;&lt;secondary-title&gt;Advances in Atmospheric Sciences&lt;/secondary-title&gt;&lt;/titles&gt;&lt;periodical&gt;&lt;full-title&gt;Advances in Atmospheric Sciences&lt;/full-title&gt;&lt;/periodical&gt;&lt;pages&gt;359-368&lt;/pages&gt;&lt;volume&gt;29&lt;/volume&gt;&lt;number&gt;2&lt;/number&gt;&lt;dates&gt;&lt;year&gt;2012&lt;/year&gt;&lt;pub-dates&gt;&lt;date&gt;Mar&lt;/date&gt;&lt;/pub-dates&gt;&lt;/dates&gt;&lt;isbn&gt;0256-1530&lt;/isbn&gt;&lt;accession-num&gt;WOS:000300530700013&lt;/accession-num&gt;&lt;urls&gt;&lt;related-urls&gt;&lt;url&gt;&amp;lt;Go to ISI&amp;gt;://WOS:000300530700013&lt;/url&gt;&lt;/related-urls&gt;&lt;/urls&gt;&lt;electronic-resource-num&gt;10.1007/s00376-011-1045-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6" w:tooltip="Tao, 2012 #102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Tao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uananInstitute of Environmental Science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37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9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995443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="0052359F"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Xu et al.,2013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uangpu</w:t>
            </w:r>
          </w:p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weixi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Villege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9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49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1.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 2004</w:t>
            </w:r>
          </w:p>
        </w:tc>
        <w:tc>
          <w:tcPr>
            <w:tcW w:w="2410" w:type="dxa"/>
          </w:tcPr>
          <w:p w:rsidR="0052359F" w:rsidRPr="00C93B6C" w:rsidRDefault="002A2226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Cao&lt;/Author&gt;&lt;Year&gt;2012&lt;/Year&gt;&lt;RecNum&gt;705&lt;/RecNum&gt;&lt;DisplayText&gt;(Cao et al. 2012b)&lt;/DisplayText&gt;&lt;record&gt;&lt;rec-number&gt;705&lt;/rec-number&gt;&lt;foreign-keys&gt;&lt;key app="EN" db-id="stxvateertt0s2edfx25x9suzzv2frpztp5w"&gt;705&lt;/key&gt;&lt;/foreign-keys&gt;&lt;ref-type name="Journal Article"&gt;17&lt;/ref-type&gt;&lt;contributors&gt;&lt;authors&gt;&lt;author&gt;Cao, J. J.&lt;/author&gt;&lt;author&gt;Shen, Z. X.&lt;/author&gt;&lt;author&gt;Chow, J. C.&lt;/author&gt;&lt;author&gt;Watson, J. G.&lt;/author&gt;&lt;author&gt;Lee, S. C.&lt;/author&gt;&lt;author&gt;Tie, X. X.&lt;/author&gt;&lt;author&gt;Ho, K. F.&lt;/author&gt;&lt;author&gt;Wang, G. H.&lt;/author&gt;&lt;author&gt;Han, Y. M.&lt;/author&gt;&lt;/authors&gt;&lt;/contributors&gt;&lt;titles&gt;&lt;title&gt;Winter and Summer PM2.5 Chemical Compositions in Fourteen Chinese Cities&lt;/title&gt;&lt;secondary-title&gt;Journal of the Air &amp;amp; Waste Management Association&lt;/secondary-title&gt;&lt;/titles&gt;&lt;periodical&gt;&lt;full-title&gt;Journal of the Air &amp;amp; Waste Management Association&lt;/full-title&gt;&lt;/periodical&gt;&lt;pages&gt;1214-1226&lt;/pages&gt;&lt;volume&gt;62&lt;/volume&gt;&lt;number&gt;10&lt;/number&gt;&lt;dates&gt;&lt;year&gt;2012&lt;/year&gt;&lt;/dates&gt;&lt;isbn&gt;1096-2247&lt;/isbn&gt;&lt;accession-num&gt;WOS:000309125100012&lt;/accession-num&gt;&lt;urls&gt;&lt;related-urls&gt;&lt;url&gt;&amp;lt;Go to ISI&amp;gt;://WOS:000309125100012&lt;/url&gt;&lt;/related-urls&gt;&lt;/urls&gt;&lt;electronic-resource-num&gt;10.1080/10962247.2012.70119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" w:tooltip="Cao, 2012 #70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Cao et al. 2012b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uangpu</w:t>
            </w:r>
          </w:p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weixi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Villege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9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49</w:t>
            </w:r>
          </w:p>
          <w:p w:rsidR="00B21DCA" w:rsidRPr="00C93B6C" w:rsidRDefault="00B21DCA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1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Jan</w:t>
            </w:r>
            <w:r w:rsidRPr="00C93B6C">
              <w:rPr>
                <w:rFonts w:cs="Times New Roman"/>
                <w:snapToGrid/>
              </w:rPr>
              <w:t xml:space="preserve">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uangpu Shihuayu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1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48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 2004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uangpu Shihuayu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3.48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3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Jan</w:t>
            </w:r>
            <w:r w:rsidRPr="00C93B6C">
              <w:rPr>
                <w:rFonts w:cs="Times New Roman"/>
                <w:snapToGrid/>
              </w:rPr>
              <w:t xml:space="preserve">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03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3.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7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2006</w:t>
            </w:r>
            <w:r w:rsidR="00995443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/>
                <w:snapToGrid/>
              </w:rPr>
              <w:t xml:space="preserve"> Feb 2007</w:t>
            </w:r>
          </w:p>
        </w:tc>
        <w:tc>
          <w:tcPr>
            <w:tcW w:w="2410" w:type="dxa"/>
          </w:tcPr>
          <w:p w:rsidR="0052359F" w:rsidRPr="00C93B6C" w:rsidRDefault="00F6240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2&lt;/Year&gt;&lt;RecNum&gt;1028&lt;/RecNum&gt;&lt;DisplayText&gt;(Yang et al. 2012a)&lt;/DisplayText&gt;&lt;record&gt;&lt;rec-number&gt;1028&lt;/rec-number&gt;&lt;foreign-keys&gt;&lt;key app="EN" db-id="stxvateertt0s2edfx25x9suzzv2frpztp5w"&gt;1028&lt;/key&gt;&lt;/foreign-keys&gt;&lt;ref-type name="Journal Article"&gt;17&lt;/ref-type&gt;&lt;contributors&gt;&lt;authors&gt;&lt;author&gt;Yang, L. X.&lt;/author&gt;&lt;author&gt;Zhou, X. H.&lt;/author&gt;&lt;author&gt;Wang, Z.&lt;/author&gt;&lt;author&gt;Zhou, Y.&lt;/author&gt;&lt;author&gt;Cheng, S. H.&lt;/author&gt;&lt;author&gt;Xu, P. J.&lt;/author&gt;&lt;author&gt;Gao, X. M.&lt;/author&gt;&lt;author&gt;Nie, W.&lt;/author&gt;&lt;author&gt;Wang, X. F.&lt;/author&gt;&lt;author&gt;Wang, W. X.&lt;/author&gt;&lt;/authors&gt;&lt;/contributors&gt;&lt;titles&gt;&lt;title&gt;Airborne fine particulate pollution in Jinan, China: Concentrations, chemical compositions and influence on visibility impairment&lt;/title&gt;&lt;secondary-title&gt;Atmospheric Environment&lt;/secondary-title&gt;&lt;/titles&gt;&lt;periodical&gt;&lt;full-title&gt;Atmospheric Environment&lt;/full-title&gt;&lt;/periodical&gt;&lt;pages&gt;506-514&lt;/pages&gt;&lt;volume&gt;55&lt;/volume&gt;&lt;dates&gt;&lt;year&gt;2012&lt;/year&gt;&lt;pub-dates&gt;&lt;date&gt;Aug&lt;/date&gt;&lt;/pub-dates&gt;&lt;/dates&gt;&lt;isbn&gt;1352-2310&lt;/isbn&gt;&lt;accession-num&gt;WOS:000306870400064&lt;/accession-num&gt;&lt;urls&gt;&lt;related-urls&gt;&lt;url&gt;&amp;lt;Go to ISI&amp;gt;://WOS:000306870400064&lt;/url&gt;&lt;/related-urls&gt;&lt;/urls&gt;&lt;electronic-resource-num&gt;10.1016/j.atmosenv.2012.02.029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9" w:tooltip="Yang, 2012 #102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2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74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0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3</w:t>
            </w:r>
            <w:r w:rsidRPr="00C93B6C">
              <w:rPr>
                <w:rFonts w:cs="Times New Roman"/>
                <w:snapToGrid/>
              </w:rPr>
              <w:t>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2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995443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2007 -</w:t>
            </w:r>
            <w:r w:rsidR="0052359F" w:rsidRPr="00C93B6C">
              <w:rPr>
                <w:rFonts w:cs="Times New Roman"/>
                <w:snapToGrid/>
              </w:rPr>
              <w:t xml:space="preserve"> Oct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6F26A1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Gao&lt;/Author&gt;&lt;Year&gt;2011&lt;/Year&gt;&lt;RecNum&gt;1015&lt;/RecNum&gt;&lt;DisplayText&gt;(Gao et al. 2011)&lt;/DisplayText&gt;&lt;record&gt;&lt;rec-number&gt;1015&lt;/rec-number&gt;&lt;foreign-keys&gt;&lt;key app="EN" db-id="stxvateertt0s2edfx25x9suzzv2frpztp5w"&gt;1015&lt;/key&gt;&lt;/foreign-keys&gt;&lt;ref-type name="Journal Article"&gt;17&lt;/ref-type&gt;&lt;contributors&gt;&lt;authors&gt;&lt;author&gt;Gao, B.&lt;/author&gt;&lt;author&gt;Yu, J. Z.&lt;/author&gt;&lt;author&gt;Li, S. X.&lt;/author&gt;&lt;author&gt;Ding, X.&lt;/author&gt;&lt;author&gt;He, Q. F.&lt;/author&gt;&lt;author&gt;Wang, X. M.&lt;/author&gt;&lt;/authors&gt;&lt;/contributors&gt;&lt;titles&gt;&lt;title&gt;Roadside and rooftop measurements of polycyclic aromatic hydrocarbons in PM2.5 in urban Guangzhou: Evaluation of vehicular and regional combustion source contributions&lt;/title&gt;&lt;secondary-title&gt;Atmospheric Environment&lt;/secondary-title&gt;&lt;/titles&gt;&lt;periodical&gt;&lt;full-title&gt;Atmospheric Environment&lt;/full-title&gt;&lt;/periodical&gt;&lt;pages&gt;7184-7191&lt;/pages&gt;&lt;volume&gt;45&lt;/volume&gt;&lt;number&gt;39&lt;/number&gt;&lt;dates&gt;&lt;year&gt;2011&lt;/year&gt;&lt;pub-dates&gt;&lt;date&gt;Dec&lt;/date&gt;&lt;/pub-dates&gt;&lt;/dates&gt;&lt;isbn&gt;1352-2310&lt;/isbn&gt;&lt;accession-num&gt;WOS:000298120400020&lt;/accession-num&gt;&lt;urls&gt;&lt;related-urls&gt;&lt;url&gt;&amp;lt;Go to ISI&amp;gt;://WOS:000298120400020&lt;/url&gt;&lt;/related-urls&gt;&lt;/urls&gt;&lt;electronic-resource-num&gt;10.1016/j.atmosenv.2011.09.00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0" w:tooltip="Gao, 2011 #101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ao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74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2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7.11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28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995443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/>
                <w:snapToGrid/>
              </w:rPr>
              <w:t xml:space="preserve"> May 2008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74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2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8.0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995443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Jun -</w:t>
            </w:r>
            <w:r w:rsidR="0052359F" w:rsidRPr="00C93B6C">
              <w:rPr>
                <w:rFonts w:cs="Times New Roman"/>
                <w:snapToGrid/>
              </w:rPr>
              <w:t xml:space="preserve"> Jul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3284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3284F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vAlign w:val="center"/>
          </w:tcPr>
          <w:p w:rsidR="00123674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74</w:t>
            </w:r>
          </w:p>
          <w:p w:rsidR="0083284F" w:rsidRPr="00C93B6C" w:rsidRDefault="0083284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123674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2</w:t>
            </w:r>
          </w:p>
          <w:p w:rsidR="0083284F" w:rsidRPr="00C93B6C" w:rsidRDefault="0083284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0.99</w:t>
            </w:r>
          </w:p>
        </w:tc>
        <w:tc>
          <w:tcPr>
            <w:tcW w:w="1134" w:type="dxa"/>
          </w:tcPr>
          <w:p w:rsidR="0052359F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13</w:t>
            </w:r>
          </w:p>
        </w:tc>
        <w:tc>
          <w:tcPr>
            <w:tcW w:w="2693" w:type="dxa"/>
          </w:tcPr>
          <w:p w:rsidR="00123674" w:rsidRPr="00C93B6C" w:rsidRDefault="00995443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-</w:t>
            </w:r>
            <w:r w:rsidR="0052359F" w:rsidRPr="00C93B6C">
              <w:rPr>
                <w:rFonts w:cs="Times New Roman"/>
                <w:snapToGrid/>
              </w:rPr>
              <w:t xml:space="preserve"> Nov 2007,</w:t>
            </w:r>
          </w:p>
          <w:p w:rsidR="0052359F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52359F" w:rsidRPr="00C93B6C" w:rsidRDefault="0052359F" w:rsidP="0083284F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74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2.8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1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2007,Jan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6F26A1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3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8.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6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 2005</w:t>
            </w:r>
          </w:p>
        </w:tc>
        <w:tc>
          <w:tcPr>
            <w:tcW w:w="2410" w:type="dxa"/>
          </w:tcPr>
          <w:p w:rsidR="0052359F" w:rsidRPr="00C93B6C" w:rsidRDefault="00703AB2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07&lt;/Year&gt;&lt;RecNum&gt;989&lt;/RecNum&gt;&lt;DisplayText&gt;(Yang et al. 2007)&lt;/DisplayText&gt;&lt;record&gt;&lt;rec-number&gt;989&lt;/rec-number&gt;&lt;foreign-keys&gt;&lt;key app="EN" db-id="stxvateertt0s2edfx25x9suzzv2frpztp5w"&gt;989&lt;/key&gt;&lt;/foreign-keys&gt;&lt;ref-type name="Journal Article"&gt;17&lt;/ref-type&gt;&lt;contributors&gt;&lt;authors&gt;&lt;author&gt;Yang, L. X.&lt;/author&gt;&lt;author&gt;Wang, D. C.&lt;/author&gt;&lt;author&gt;Cheng, S. H.&lt;/author&gt;&lt;author&gt;Wang, Z.&lt;/author&gt;&lt;author&gt;Zhou, Y.&lt;/author&gt;&lt;author&gt;Zhou, X. H.&lt;/author&gt;&lt;author&gt;Wang, W. X.&lt;/author&gt;&lt;/authors&gt;&lt;/contributors&gt;&lt;titles&gt;&lt;title&gt;Influence of meteorological conditions and particulate matter on visual range impairment in Jinan, China&lt;/title&gt;&lt;secondary-title&gt;Science of the Total Environment&lt;/secondary-title&gt;&lt;/titles&gt;&lt;periodical&gt;&lt;full-title&gt;Science of the Total Environment&lt;/full-title&gt;&lt;/periodical&gt;&lt;pages&gt;164-173&lt;/pages&gt;&lt;volume&gt;383&lt;/volume&gt;&lt;number&gt;1-3&lt;/number&gt;&lt;dates&gt;&lt;year&gt;2007&lt;/year&gt;&lt;pub-dates&gt;&lt;date&gt;Sep&lt;/date&gt;&lt;/pub-dates&gt;&lt;/dates&gt;&lt;isbn&gt;0048-9697&lt;/isbn&gt;&lt;accession-num&gt;WOS:000248881100014&lt;/accession-num&gt;&lt;urls&gt;&lt;related-urls&gt;&lt;url&gt;&amp;lt;Go to ISI&amp;gt;://WOS:000248881100014&lt;/url&gt;&lt;/related-urls&gt;&lt;/urls&gt;&lt;electronic-resource-num&gt;10.1016/j.scitotenv.2007.04.04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8" w:tooltip="Yang, 2007 #9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07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3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</w:t>
            </w:r>
            <w:r w:rsidR="002B55A0" w:rsidRPr="00C93B6C">
              <w:rPr>
                <w:rFonts w:cs="Times New Roman"/>
                <w:snapToGrid/>
              </w:rPr>
              <w:t>ar</w:t>
            </w:r>
            <w:r w:rsidRPr="00C93B6C">
              <w:rPr>
                <w:rFonts w:cs="Times New Roman"/>
                <w:snapToGrid/>
              </w:rPr>
              <w:t xml:space="preserve"> 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May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3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9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3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un 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4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3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</w:t>
            </w:r>
            <w:r w:rsidRPr="00C93B6C">
              <w:rPr>
                <w:rFonts w:cs="Times New Roman"/>
                <w:snapToGrid/>
              </w:rPr>
              <w:t>ov 2004,Sep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6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3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7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3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</w:t>
            </w:r>
            <w:r w:rsidRPr="00C93B6C">
              <w:rPr>
                <w:rFonts w:cs="Times New Roman"/>
                <w:snapToGrid/>
              </w:rPr>
              <w:t>ev 2004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 2005</w:t>
            </w:r>
          </w:p>
        </w:tc>
        <w:tc>
          <w:tcPr>
            <w:tcW w:w="2410" w:type="dxa"/>
          </w:tcPr>
          <w:p w:rsidR="0052359F" w:rsidRPr="00C93B6C" w:rsidRDefault="00EE635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 Forest Park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94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</w:t>
            </w:r>
            <w:r w:rsidRPr="00C93B6C">
              <w:rPr>
                <w:rFonts w:cs="Times New Roman"/>
                <w:snapToGrid/>
              </w:rPr>
              <w:t>7.5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</w:t>
            </w:r>
            <w:r w:rsidRPr="00C93B6C">
              <w:rPr>
                <w:rFonts w:cs="Times New Roman"/>
                <w:snapToGrid/>
              </w:rPr>
              <w:t>ar 2006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16A9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2&lt;/Year&gt;&lt;RecNum&gt;1028&lt;/RecNum&gt;&lt;DisplayText&gt;(Yang et al. 2012a)&lt;/DisplayText&gt;&lt;record&gt;&lt;rec-number&gt;1028&lt;/rec-number&gt;&lt;foreign-keys&gt;&lt;key app="EN" db-id="stxvateertt0s2edfx25x9suzzv2frpztp5w"&gt;1028&lt;/key&gt;&lt;/foreign-keys&gt;&lt;ref-type name="Journal Article"&gt;17&lt;/ref-type&gt;&lt;contributors&gt;&lt;authors&gt;&lt;author&gt;Yang, L. X.&lt;/author&gt;&lt;author&gt;Zhou, X. H.&lt;/author&gt;&lt;author&gt;Wang, Z.&lt;/author&gt;&lt;author&gt;Zhou, Y.&lt;/author&gt;&lt;author&gt;Cheng, S. H.&lt;/author&gt;&lt;author&gt;Xu, P. J.&lt;/author&gt;&lt;author&gt;Gao, X. M.&lt;/author&gt;&lt;author&gt;Nie, W.&lt;/author&gt;&lt;author&gt;Wang, X. F.&lt;/author&gt;&lt;author&gt;Wang, W. X.&lt;/author&gt;&lt;/authors&gt;&lt;/contributors&gt;&lt;titles&gt;&lt;title&gt;Airborne fine particulate pollution in Jinan, China: Concentrations, chemical compositions and influence on visibility impairment&lt;/title&gt;&lt;secondary-title&gt;Atmospheric Environment&lt;/secondary-title&gt;&lt;/titles&gt;&lt;periodical&gt;&lt;full-title&gt;Atmospheric Environment&lt;/full-title&gt;&lt;/periodical&gt;&lt;pages&gt;506-514&lt;/pages&gt;&lt;volume&gt;55&lt;/volume&gt;&lt;dates&gt;&lt;year&gt;2012&lt;/year&gt;&lt;pub-dates&gt;&lt;date&gt;Aug&lt;/date&gt;&lt;/pub-dates&gt;&lt;/dates&gt;&lt;isbn&gt;1352-2310&lt;/isbn&gt;&lt;accession-num&gt;WOS:000306870400064&lt;/accession-num&gt;&lt;urls&gt;&lt;related-urls&gt;&lt;url&gt;&amp;lt;Go to ISI&amp;gt;://WOS:000306870400064&lt;/url&gt;&lt;/related-urls&gt;&lt;/urls&gt;&lt;electronic-resource-num&gt;10.1016/j.atmosenv.2012.02.029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9" w:tooltip="Yang, 2012 #102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2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 Forest Park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9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</w:t>
            </w:r>
            <w:r w:rsidRPr="00C93B6C">
              <w:rPr>
                <w:rFonts w:cs="Times New Roman"/>
                <w:snapToGrid/>
              </w:rPr>
              <w:t>3.4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</w:t>
            </w:r>
            <w:r w:rsidRPr="00C93B6C">
              <w:rPr>
                <w:rFonts w:cs="Times New Roman"/>
                <w:snapToGrid/>
              </w:rPr>
              <w:t>a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May 2006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 Forest Park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94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</w:t>
            </w:r>
            <w:r w:rsidRPr="00C93B6C">
              <w:rPr>
                <w:rFonts w:cs="Times New Roman"/>
                <w:snapToGrid/>
              </w:rPr>
              <w:t>9.5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un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 Forest Park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9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</w:t>
            </w:r>
            <w:r w:rsidRPr="00C93B6C">
              <w:rPr>
                <w:rFonts w:cs="Times New Roman"/>
                <w:snapToGrid/>
              </w:rPr>
              <w:t>3.21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Nov 2006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an Forest Park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6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94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46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</w:t>
            </w:r>
            <w:r w:rsidRPr="00C93B6C">
              <w:rPr>
                <w:rFonts w:cs="Times New Roman"/>
                <w:snapToGrid/>
              </w:rPr>
              <w:t>ec 2006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16A9D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inan 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2.5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</w:t>
            </w:r>
            <w:r w:rsidRPr="00C93B6C">
              <w:rPr>
                <w:rFonts w:cs="Times New Roman"/>
                <w:snapToGrid/>
              </w:rPr>
              <w:t>6.5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</w:t>
            </w:r>
            <w:r w:rsidRPr="00C93B6C">
              <w:rPr>
                <w:rFonts w:cs="Times New Roman"/>
                <w:snapToGrid/>
              </w:rPr>
              <w:t>ul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 2004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J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inan 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13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2.5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</w:t>
            </w:r>
            <w:r w:rsidRPr="00C93B6C">
              <w:rPr>
                <w:rFonts w:cs="Times New Roman"/>
                <w:snapToGrid/>
              </w:rPr>
              <w:t>ov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Dec 2004,Jau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n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sha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9.63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4.2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8.7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6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2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r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3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4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n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sh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9.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4.2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6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2006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F62405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2&lt;/Year&gt;&lt;RecNum&gt;1029&lt;/RecNum&gt;&lt;DisplayText&gt;(Zhang et al. 2012a)&lt;/DisplayText&gt;&lt;record&gt;&lt;rec-number&gt;1029&lt;/rec-number&gt;&lt;foreign-keys&gt;&lt;key app="EN" db-id="stxvateertt0s2edfx25x9suzzv2frpztp5w"&gt;1029&lt;/key&gt;&lt;/foreign-keys&gt;&lt;ref-type name="Journal Article"&gt;17&lt;/ref-type&gt;&lt;contributors&gt;&lt;authors&gt;&lt;author&gt;Zhang, F. W.&lt;/author&gt;&lt;author&gt;Xu, L. L.&lt;/author&gt;&lt;author&gt;Chen, J. S.&lt;/author&gt;&lt;author&gt;Yu, Y. K.&lt;/author&gt;&lt;author&gt;Niu, Z. C.&lt;/author&gt;&lt;author&gt;Yin, L. Q.&lt;/author&gt;&lt;/authors&gt;&lt;/contributors&gt;&lt;titles&gt;&lt;title&gt;Chemical compositions and extinction coefficients of PM2.5 in peri-urban of Xiamen, China, during June 2009-May 2010&lt;/title&gt;&lt;secondary-title&gt;Atmospheric Research&lt;/secondary-title&gt;&lt;/titles&gt;&lt;periodical&gt;&lt;full-title&gt;Atmospheric Research&lt;/full-title&gt;&lt;abbr-1&gt;Atmos. Res.&lt;/abbr-1&gt;&lt;/periodical&gt;&lt;pages&gt;150-158&lt;/pages&gt;&lt;volume&gt;106&lt;/volume&gt;&lt;dates&gt;&lt;year&gt;2012&lt;/year&gt;&lt;pub-dates&gt;&lt;date&gt;Mar&lt;/date&gt;&lt;/pub-dates&gt;&lt;/dates&gt;&lt;isbn&gt;0169-8095&lt;/isbn&gt;&lt;accession-num&gt;WOS:000300802200013&lt;/accession-num&gt;&lt;urls&gt;&lt;related-urls&gt;&lt;url&gt;&amp;lt;Go to ISI&amp;gt;://WOS:000300802200013&lt;/url&gt;&lt;/related-urls&gt;&lt;/urls&gt;&lt;electronic-resource-num&gt;10.1016/j.atmosres.2011.12.00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4" w:tooltip="Zhang, 2012 #102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2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Jinyu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6.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3</w:t>
            </w:r>
          </w:p>
        </w:tc>
        <w:tc>
          <w:tcPr>
            <w:tcW w:w="2693" w:type="dxa"/>
          </w:tcPr>
          <w:p w:rsidR="0052359F" w:rsidRPr="00C93B6C" w:rsidRDefault="00F43AC0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2005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</w:tcPr>
          <w:p w:rsidR="0052359F" w:rsidRPr="00C93B6C" w:rsidRDefault="00F62405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ang&lt;/Author&gt;&lt;Year&gt;2011&lt;/Year&gt;&lt;RecNum&gt;373&lt;/RecNum&gt;&lt;DisplayText&gt;(Yang et al. 2011)&lt;/DisplayText&gt;&lt;record&gt;&lt;rec-number&gt;373&lt;/rec-number&gt;&lt;foreign-keys&gt;&lt;key app="EN" db-id="stxvateertt0s2edfx25x9suzzv2frpztp5w"&gt;373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Karama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3.89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7.5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 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u et al.,2012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anzhou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0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3.8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1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 2008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BB04AC" w:rsidRPr="00C93B6C">
              <w:rPr>
                <w:rFonts w:cs="Times New Roman"/>
                <w:snapToGrid/>
                <w:color w:val="auto"/>
              </w:rPr>
              <w:t>Qu</w:t>
            </w:r>
            <w:r w:rsidRPr="00C93B6C">
              <w:rPr>
                <w:rFonts w:cs="Times New Roman"/>
                <w:snapToGrid/>
                <w:color w:val="auto"/>
              </w:rPr>
              <w:t xml:space="preserve"> et al.,2013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anzho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0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3.84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8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BB04AC" w:rsidRPr="00C93B6C">
              <w:rPr>
                <w:rFonts w:cs="Times New Roman"/>
                <w:snapToGrid/>
                <w:color w:val="auto"/>
              </w:rPr>
              <w:t>Qu</w:t>
            </w:r>
            <w:r w:rsidRPr="00C93B6C">
              <w:rPr>
                <w:rFonts w:cs="Times New Roman"/>
                <w:snapToGrid/>
                <w:color w:val="auto"/>
              </w:rPr>
              <w:t xml:space="preserve"> et al.,2013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hasa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1.1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9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2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BE7290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in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0.3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9.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 -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BE7290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in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0.30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73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3.3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9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Lush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9.57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5.99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3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9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iyu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85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1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2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5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bookmarkStart w:id="16" w:name="OLE_LINK22"/>
            <w:bookmarkStart w:id="17" w:name="OLE_LINK23"/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  <w:bookmarkEnd w:id="16"/>
            <w:bookmarkEnd w:id="17"/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iyu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8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2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iyu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85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5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.9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1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ug 2005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iyu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8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9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iyu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85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7.0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4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9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5,Jan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Feb 2005</w:t>
            </w:r>
          </w:p>
        </w:tc>
        <w:tc>
          <w:tcPr>
            <w:tcW w:w="2410" w:type="dxa"/>
          </w:tcPr>
          <w:p w:rsidR="0052359F" w:rsidRPr="00C93B6C" w:rsidRDefault="00E06D0D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BB53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iyu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4816BE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4816BE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6.8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bCs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</w:t>
            </w:r>
            <w:r w:rsidR="00995443" w:rsidRPr="00C93B6C">
              <w:rPr>
                <w:rFonts w:cs="Times New Roman"/>
                <w:snapToGrid/>
              </w:rPr>
              <w:t>r 2005 -</w:t>
            </w:r>
            <w:r w:rsidRPr="00C93B6C">
              <w:rPr>
                <w:rFonts w:cs="Times New Roman"/>
                <w:snapToGrid/>
              </w:rPr>
              <w:t xml:space="preserve"> Feb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62F22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Cs/>
                <w:snapToGrid/>
                <w:color w:val="auto"/>
              </w:rPr>
            </w:pPr>
            <w:r w:rsidRPr="00C93B6C">
              <w:rPr>
                <w:rFonts w:cs="Times New Roman"/>
                <w:bCs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bCs/>
                <w:snapToGrid/>
                <w:color w:val="auto"/>
              </w:rPr>
              <w:instrText xml:space="preserve"> ADDIN EN.CITE &lt;EndNote&gt;&lt;Cite&gt;&lt;Author&gt;Yang&lt;/Author&gt;&lt;Year&gt;2011&lt;/Year&gt;&lt;RecNum&gt;389&lt;/RecNum&gt;&lt;DisplayText&gt;(Yang et al. 2011)&lt;/DisplayText&gt;&lt;record&gt;&lt;rec-number&gt;389&lt;/rec-number&gt;&lt;foreign-keys&gt;&lt;key app="EN" db-id="stxvateertt0s2edfx25x9suzzv2frpztp5w"&gt;389&lt;/key&gt;&lt;/foreign-keys&gt;&lt;ref-type name="Journal Article"&gt;17&lt;/ref-type&gt;&lt;contributors&gt;&lt;authors&gt;&lt;author&gt;Yang, F.&lt;/author&gt;&lt;author&gt;Tan, J.&lt;/author&gt;&lt;author&gt;Zhao, Q.&lt;/author&gt;&lt;author&gt;Du, Z.&lt;/author&gt;&lt;author&gt;He, K.&lt;/author&gt;&lt;author&gt;Ma, Y.&lt;/author&gt;&lt;author&gt;Duan, F.&lt;/author&gt;&lt;author&gt;Chen, G.&lt;/author&gt;&lt;/authors&gt;&lt;/contributors&gt;&lt;titles&gt;&lt;title&gt;Characteristics of PM2.5 speciation in representative megacities and across China&lt;/title&gt;&lt;secondary-title&gt;Atmospheric Chemistry and Physics&lt;/secondary-title&gt;&lt;/titles&gt;&lt;periodical&gt;&lt;full-title&gt;Atmospheric Chemistry and Physics&lt;/full-title&gt;&lt;/periodical&gt;&lt;pages&gt;5207-5219&lt;/pages&gt;&lt;volume&gt;11&lt;/volume&gt;&lt;number&gt;11&lt;/number&gt;&lt;dates&gt;&lt;year&gt;2011&lt;/year&gt;&lt;/dates&gt;&lt;isbn&gt;1680-7316&lt;/isbn&gt;&lt;accession-num&gt;WOS:000291636400007&lt;/accession-num&gt;&lt;urls&gt;&lt;related-urls&gt;&lt;url&gt;&amp;lt;Go to ISI&amp;gt;://WOS:000291636400007&lt;/url&gt;&lt;/related-urls&gt;&lt;/urls&gt;&lt;electronic-resource-num&gt;10.5194/acp-11-5207-2011&lt;/electronic-resource-num&gt;&lt;/record&gt;&lt;/Cite&gt;&lt;/EndNote&gt;</w:instrText>
            </w:r>
            <w:r w:rsidRPr="00C93B6C">
              <w:rPr>
                <w:rFonts w:cs="Times New Roman"/>
                <w:bCs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bCs/>
                <w:noProof/>
                <w:snapToGrid/>
                <w:color w:val="auto"/>
              </w:rPr>
              <w:t>(</w:t>
            </w:r>
            <w:hyperlink w:anchor="_ENREF_47" w:tooltip="Yang, 2011 #389" w:history="1">
              <w:r w:rsidR="00E06AA5" w:rsidRPr="00C93B6C">
                <w:rPr>
                  <w:rFonts w:cs="Times New Roman"/>
                  <w:bCs/>
                  <w:noProof/>
                  <w:snapToGrid/>
                  <w:color w:val="auto"/>
                </w:rPr>
                <w:t>Yang et al. 2011</w:t>
              </w:r>
            </w:hyperlink>
            <w:r w:rsidRPr="00C93B6C">
              <w:rPr>
                <w:rFonts w:cs="Times New Roman"/>
                <w:bCs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bCs/>
                <w:snapToGrid/>
                <w:color w:val="auto"/>
              </w:rPr>
              <w:fldChar w:fldCharType="end"/>
            </w:r>
          </w:p>
        </w:tc>
      </w:tr>
      <w:tr w:rsidR="0052359F" w:rsidRPr="00C93B6C" w:rsidTr="00B21DCA">
        <w:trPr>
          <w:trHeight w:val="1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ng Kok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3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.1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4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Pr="00C93B6C">
              <w:rPr>
                <w:rFonts w:cs="Times New Roman"/>
                <w:snapToGrid/>
              </w:rPr>
              <w:t>2004 - Oct 2005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7)</w:t>
            </w:r>
          </w:p>
        </w:tc>
      </w:tr>
      <w:tr w:rsidR="0052359F" w:rsidRPr="00C93B6C" w:rsidTr="00B21DC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 xml:space="preserve">Mountain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Changba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2.11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1C4693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8.09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8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9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9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62F22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eng&lt;/Author&gt;&lt;Year&gt;2011&lt;/Year&gt;&lt;RecNum&gt;1008&lt;/RecNum&gt;&lt;DisplayText&gt;(Deng et al. 2011)&lt;/DisplayText&gt;&lt;record&gt;&lt;rec-number&gt;1008&lt;/rec-number&gt;&lt;foreign-keys&gt;&lt;key app="EN" db-id="stxvateertt0s2edfx25x9suzzv2frpztp5w"&gt;1008&lt;/key&gt;&lt;/foreign-keys&gt;&lt;ref-type name="Journal Article"&gt;17&lt;/ref-type&gt;&lt;contributors&gt;&lt;authors&gt;&lt;author&gt;Deng, C.&lt;/author&gt;&lt;author&gt;Zhuang, G.&lt;/author&gt;&lt;author&gt;Huang, K.&lt;/author&gt;&lt;author&gt;Li, J.&lt;/author&gt;&lt;author&gt;Zhang, R.&lt;/author&gt;&lt;author&gt;Wang, Q.&lt;/author&gt;&lt;author&gt;Liu, T.&lt;/author&gt;&lt;author&gt;Sun, Y.&lt;/author&gt;&lt;author&gt;Guo, Z.&lt;/author&gt;&lt;author&gt;Fu, J. S.&lt;/author&gt;&lt;author&gt;Wang, Z.&lt;/author&gt;&lt;/authors&gt;&lt;/contributors&gt;&lt;titles&gt;&lt;title&gt;Chemical characterization of aerosols at the summit of Mountain Tai in Central East China&lt;/title&gt;&lt;secondary-title&gt;Atmospheric Chemistry and Physics&lt;/secondary-title&gt;&lt;/titles&gt;&lt;periodical&gt;&lt;full-title&gt;Atmospheric Chemistry and Physics&lt;/full-title&gt;&lt;/periodical&gt;&lt;pages&gt;7319-7332&lt;/pages&gt;&lt;volume&gt;11&lt;/volume&gt;&lt;number&gt;14&lt;/number&gt;&lt;dates&gt;&lt;year&gt;2011&lt;/year&gt;&lt;/dates&gt;&lt;isbn&gt;1680-7316&lt;/isbn&gt;&lt;accession-num&gt;WOS:000293125100034&lt;/accession-num&gt;&lt;urls&gt;&lt;related-urls&gt;&lt;url&gt;&amp;lt;Go to ISI&amp;gt;://WOS:000293125100034&lt;/url&gt;&lt;/related-urls&gt;&lt;/urls&gt;&lt;electronic-resource-num&gt;10.5194/acp-11-7319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" w:tooltip="Deng, 2011 #100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e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ntain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Longfe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4.73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7.6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</w:t>
            </w:r>
            <w:r w:rsidRPr="00C93B6C">
              <w:rPr>
                <w:rFonts w:cs="Times New Roman"/>
                <w:snapToGrid/>
              </w:rPr>
              <w:t>7.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</w:t>
            </w:r>
            <w:r w:rsidRPr="00C93B6C">
              <w:rPr>
                <w:rFonts w:cs="Times New Roman"/>
                <w:snapToGrid/>
              </w:rPr>
              <w:t>007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9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ntain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Longfe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4.73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7.6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 -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DE2563" w:rsidRPr="00C93B6C">
              <w:rPr>
                <w:rFonts w:cs="Times New Roman"/>
                <w:snapToGrid/>
                <w:color w:val="auto"/>
              </w:rPr>
              <w:t>a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ntain Mangda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5.9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36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7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27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06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12</w:t>
            </w:r>
          </w:p>
        </w:tc>
        <w:tc>
          <w:tcPr>
            <w:tcW w:w="2410" w:type="dxa"/>
          </w:tcPr>
          <w:p w:rsidR="0052359F" w:rsidRPr="00C93B6C" w:rsidRDefault="005F3D13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in&lt;/Author&gt;&lt;Year&gt;2012&lt;/Year&gt;&lt;RecNum&gt;1033&lt;/RecNum&gt;&lt;DisplayText&gt;(Yin et al. 2012)&lt;/DisplayText&gt;&lt;record&gt;&lt;rec-number&gt;1033&lt;/rec-number&gt;&lt;foreign-keys&gt;&lt;key app="EN" db-id="stxvateertt0s2edfx25x9suzzv2frpztp5w"&gt;1033&lt;/key&gt;&lt;/foreign-keys&gt;&lt;ref-type name="Journal Article"&gt;17&lt;/ref-type&gt;&lt;contributors&gt;&lt;authors&gt;&lt;author&gt;Yin, L. Q.&lt;/author&gt;&lt;author&gt;Niu, Z. C.&lt;/author&gt;&lt;author&gt;Chen, X. Q.&lt;/author&gt;&lt;author&gt;Chen, J. S.&lt;/author&gt;&lt;author&gt;Xu, L. L.&lt;/author&gt;&lt;author&gt;Zhang, F. W.&lt;/author&gt;&lt;/authors&gt;&lt;/contributors&gt;&lt;titles&gt;&lt;title&gt;Chemical compositions of PM2.5 aerosol during haze periods in the mountainous city of Yong&amp;apos;an, China&lt;/title&gt;&lt;secondary-title&gt;Journal of Environmental Sciences&lt;/secondary-title&gt;&lt;/titles&gt;&lt;periodical&gt;&lt;full-title&gt;Journal of Environmental Sciences&lt;/full-title&gt;&lt;/periodical&gt;&lt;pages&gt;1225-1233&lt;/pages&gt;&lt;volume&gt;24&lt;/volume&gt;&lt;number&gt;7&lt;/number&gt;&lt;dates&gt;&lt;year&gt;2012&lt;/year&gt;&lt;/dates&gt;&lt;isbn&gt;1001-0742&lt;/isbn&gt;&lt;accession-num&gt;WOS:000306581100010&lt;/accession-num&gt;&lt;urls&gt;&lt;related-urls&gt;&lt;url&gt;&amp;lt;Go to ISI&amp;gt;://WOS:000306581100010&lt;/url&gt;&lt;/related-urls&gt;&lt;/urls&gt;&lt;electronic-resource-num&gt;10.1016/s1001-0742(11)60940-6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1" w:tooltip="Yin, 2012 #103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in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Qil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0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7.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.5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2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2010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3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5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3.1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2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56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Pr="00C93B6C">
              <w:rPr>
                <w:rFonts w:cs="Times New Roman"/>
                <w:snapToGrid/>
              </w:rPr>
              <w:t xml:space="preserve">- </w:t>
            </w: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66285F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Deng&lt;/Author&gt;&lt;Year&gt;2011&lt;/Year&gt;&lt;RecNum&gt;1008&lt;/RecNum&gt;&lt;DisplayText&gt;(Deng et al. 2011)&lt;/DisplayText&gt;&lt;record&gt;&lt;rec-number&gt;1008&lt;/rec-number&gt;&lt;foreign-keys&gt;&lt;key app="EN" db-id="stxvateertt0s2edfx25x9suzzv2frpztp5w"&gt;1008&lt;/key&gt;&lt;/foreign-keys&gt;&lt;ref-type name="Journal Article"&gt;17&lt;/ref-type&gt;&lt;contributors&gt;&lt;authors&gt;&lt;author&gt;Deng, C.&lt;/author&gt;&lt;author&gt;Zhuang, G.&lt;/author&gt;&lt;author&gt;Huang, K.&lt;/author&gt;&lt;author&gt;Li, J.&lt;/author&gt;&lt;author&gt;Zhang, R.&lt;/author&gt;&lt;author&gt;Wang, Q.&lt;/author&gt;&lt;author&gt;Liu, T.&lt;/author&gt;&lt;author&gt;Sun, Y.&lt;/author&gt;&lt;author&gt;Guo, Z.&lt;/author&gt;&lt;author&gt;Fu, J. S.&lt;/author&gt;&lt;author&gt;Wang, Z.&lt;/author&gt;&lt;/authors&gt;&lt;/contributors&gt;&lt;titles&gt;&lt;title&gt;Chemical characterization of aerosols at the summit of Mountain Tai in Central East China&lt;/title&gt;&lt;secondary-title&gt;Atmospheric Chemistry and Physics&lt;/secondary-title&gt;&lt;/titles&gt;&lt;periodical&gt;&lt;full-title&gt;Atmospheric Chemistry and Physics&lt;/full-title&gt;&lt;/periodical&gt;&lt;pages&gt;7319-7332&lt;/pages&gt;&lt;volume&gt;11&lt;/volume&gt;&lt;number&gt;14&lt;/number&gt;&lt;dates&gt;&lt;year&gt;2011&lt;/year&gt;&lt;/dates&gt;&lt;isbn&gt;1680-7316&lt;/isbn&gt;&lt;accession-num&gt;WOS:000293125100034&lt;/accession-num&gt;&lt;urls&gt;&lt;related-urls&gt;&lt;url&gt;&amp;lt;Go to ISI&amp;gt;://WOS:000293125100034&lt;/url&gt;&lt;/related-urls&gt;&lt;/urls&gt;&lt;electronic-resource-num&gt;10.5194/acp-11-7319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" w:tooltip="Deng, 2011 #100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De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6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7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8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 200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5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0.1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7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88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 200</w:t>
            </w:r>
            <w:r w:rsidRPr="00C93B6C">
              <w:rPr>
                <w:rFonts w:cs="Times New Roman"/>
                <w:snapToGrid/>
              </w:rPr>
              <w:t>6</w:t>
            </w:r>
          </w:p>
        </w:tc>
        <w:tc>
          <w:tcPr>
            <w:tcW w:w="2410" w:type="dxa"/>
          </w:tcPr>
          <w:p w:rsidR="0052359F" w:rsidRPr="00C93B6C" w:rsidRDefault="00F000AE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7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5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Apr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C03F76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ou&lt;/Author&gt;&lt;Year&gt;2012&lt;/Year&gt;&lt;RecNum&gt;1034&lt;/RecNum&gt;&lt;DisplayText&gt;(Zhou et al. 2012b)&lt;/DisplayText&gt;&lt;record&gt;&lt;rec-number&gt;1034&lt;/rec-number&gt;&lt;foreign-keys&gt;&lt;key app="EN" db-id="stxvateertt0s2edfx25x9suzzv2frpztp5w"&gt;1034&lt;/key&gt;&lt;/foreign-keys&gt;&lt;ref-type name="Journal Article"&gt;17&lt;/ref-type&gt;&lt;contributors&gt;&lt;authors&gt;&lt;author&gt;Zhou, Y.&lt;/author&gt;&lt;author&gt;Xue, L. K.&lt;/author&gt;&lt;author&gt;Wang, T.&lt;/author&gt;&lt;author&gt;Gao, X. M.&lt;/author&gt;&lt;author&gt;Wang, Z.&lt;/author&gt;&lt;author&gt;Wang, X. F.&lt;/author&gt;&lt;author&gt;Zhang, J. M.&lt;/author&gt;&lt;author&gt;Zhang, Q. Z.&lt;/author&gt;&lt;author&gt;Wang, W. X.&lt;/author&gt;&lt;/authors&gt;&lt;/contributors&gt;&lt;titles&gt;&lt;title&gt;Characterization of aerosol acidity at a high mountain site in central eastern China&lt;/title&gt;&lt;secondary-title&gt;Atmospheric Environment&lt;/secondary-title&gt;&lt;/titles&gt;&lt;periodical&gt;&lt;full-title&gt;Atmospheric Environment&lt;/full-title&gt;&lt;/periodical&gt;&lt;pages&gt;11-20&lt;/pages&gt;&lt;volume&gt;51&lt;/volume&gt;&lt;dates&gt;&lt;year&gt;2012&lt;/year&gt;&lt;pub-dates&gt;&lt;date&gt;May&lt;/date&gt;&lt;/pub-dates&gt;&lt;/dates&gt;&lt;isbn&gt;1352-2310&lt;/isbn&gt;&lt;accession-num&gt;WOS:000302508600002&lt;/accession-num&gt;&lt;urls&gt;&lt;related-urls&gt;&lt;url&gt;&amp;lt;Go to ISI&amp;gt;://WOS:000302508600002&lt;/url&gt;&lt;/related-urls&gt;&lt;/urls&gt;&lt;electronic-resource-num&gt;10.1016/j.atmosenv.2012.01.06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2" w:tooltip="Zhou, 2012 #103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ou et al. 2012b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5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9.3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9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03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Jul 2007</w:t>
            </w:r>
          </w:p>
        </w:tc>
        <w:tc>
          <w:tcPr>
            <w:tcW w:w="2410" w:type="dxa"/>
          </w:tcPr>
          <w:p w:rsidR="0052359F" w:rsidRPr="00C93B6C" w:rsidRDefault="00596D09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2.2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995443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Li et al.,2010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Mountain Ta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6.27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10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1.2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ou et al.,2012</w:t>
            </w:r>
            <w:r w:rsidR="00C03F76" w:rsidRPr="00C93B6C">
              <w:rPr>
                <w:rFonts w:cs="Times New Roman"/>
                <w:snapToGrid/>
                <w:color w:val="auto"/>
              </w:rPr>
              <w:t>b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Nancha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8.69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8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8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C03F76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uo&lt;/Author&gt;&lt;Year&gt;2012&lt;/Year&gt;&lt;RecNum&gt;1006&lt;/RecNum&gt;&lt;DisplayText&gt;(Huo et al. 2012)&lt;/DisplayText&gt;&lt;record&gt;&lt;rec-number&gt;1006&lt;/rec-number&gt;&lt;foreign-keys&gt;&lt;key app="EN" db-id="stxvateertt0s2edfx25x9suzzv2frpztp5w"&gt;1006&lt;/key&gt;&lt;/foreign-keys&gt;&lt;ref-type name="Journal Article"&gt;17&lt;/ref-type&gt;&lt;contributors&gt;&lt;authors&gt;&lt;author&gt;Huo, M. Q.&lt;/author&gt;&lt;author&gt;Sun, Q.&lt;/author&gt;&lt;author&gt;Bai, Y. H.&lt;/author&gt;&lt;author&gt;Li, J. L.&lt;/author&gt;&lt;author&gt;Xie, P.&lt;/author&gt;&lt;author&gt;Liu, Z. R.&lt;/author&gt;&lt;author&gt;Wang, X. S.&lt;/author&gt;&lt;/authors&gt;&lt;/contributors&gt;&lt;titles&gt;&lt;title&gt;Influence of airborne particles on the acidity of rainwater during wash-out process&lt;/title&gt;&lt;secondary-title&gt;Atmospheric Environment&lt;/secondary-title&gt;&lt;/titles&gt;&lt;periodical&gt;&lt;full-title&gt;Atmospheric Environment&lt;/full-title&gt;&lt;/periodical&gt;&lt;pages&gt;192-201&lt;/pages&gt;&lt;volume&gt;59&lt;/volume&gt;&lt;dates&gt;&lt;year&gt;2012&lt;/year&gt;&lt;pub-dates&gt;&lt;date&gt;Nov&lt;/date&gt;&lt;/pub-dates&gt;&lt;/dates&gt;&lt;isbn&gt;1352-2310&lt;/isbn&gt;&lt;accession-num&gt;WOS:000309081100022&lt;/accession-num&gt;&lt;urls&gt;&lt;related-urls&gt;&lt;url&gt;&amp;lt;Go to ISI&amp;gt;://WOS:000309081100022&lt;/url&gt;&lt;/related-urls&gt;&lt;/urls&gt;&lt;electronic-resource-num&gt;10.1016/j.atmosenv.2012.05.03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1" w:tooltip="Huo, 2012 #100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uo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cha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8.66.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5.81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3.4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6</w:t>
            </w:r>
          </w:p>
        </w:tc>
        <w:tc>
          <w:tcPr>
            <w:tcW w:w="2410" w:type="dxa"/>
          </w:tcPr>
          <w:p w:rsidR="0052359F" w:rsidRPr="00C93B6C" w:rsidRDefault="0026052B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uang&lt;/Author&gt;&lt;Year&gt;2011&lt;/Year&gt;&lt;RecNum&gt;1035&lt;/RecNum&gt;&lt;DisplayText&gt;(Huang et al. 2011)&lt;/DisplayText&gt;&lt;record&gt;&lt;rec-number&gt;1035&lt;/rec-number&gt;&lt;foreign-keys&gt;&lt;key app="EN" db-id="stxvateertt0s2edfx25x9suzzv2frpztp5w"&gt;1035&lt;/key&gt;&lt;/foreign-keys&gt;&lt;ref-type name="Journal Article"&gt;17&lt;/ref-type&gt;&lt;contributors&gt;&lt;authors&gt;&lt;author&gt;Huang, C.&lt;/author&gt;&lt;author&gt;Chen, C. H.&lt;/author&gt;&lt;author&gt;Li, L.&lt;/author&gt;&lt;author&gt;Cheng, Z.&lt;/author&gt;&lt;author&gt;Wang, H. L.&lt;/author&gt;&lt;author&gt;Huang, H. Y.&lt;/author&gt;&lt;author&gt;Streets, D. G.&lt;/author&gt;&lt;author&gt;Wang, Y. J.&lt;/author&gt;&lt;author&gt;Zhang, G. F.&lt;/author&gt;&lt;author&gt;Chen, Y. R.&lt;/author&gt;&lt;/authors&gt;&lt;/contributors&gt;&lt;titles&gt;&lt;title&gt;Emission inventory of anthropogenic air pollutants and VOC species in the Yangtze River Delta region, China&lt;/title&gt;&lt;secondary-title&gt;Atmospheric Chemistry and Physics&lt;/secondary-title&gt;&lt;/titles&gt;&lt;periodical&gt;&lt;full-title&gt;Atmospheric Chemistry and Physics&lt;/full-title&gt;&lt;/periodical&gt;&lt;pages&gt;4105-4120&lt;/pages&gt;&lt;volume&gt;11&lt;/volume&gt;&lt;number&gt;9&lt;/number&gt;&lt;dates&gt;&lt;year&gt;2011&lt;/year&gt;&lt;/dates&gt;&lt;isbn&gt;1680-7316&lt;/isbn&gt;&lt;accession-num&gt;WOS:000290618600007&lt;/accession-num&gt;&lt;urls&gt;&lt;related-urls&gt;&lt;url&gt;&amp;lt;Go to ISI&amp;gt;://WOS:000290618600007&lt;/url&gt;&lt;/related-urls&gt;&lt;/urls&gt;&lt;electronic-resource-num&gt;10.5194/acp-11-4105-201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8" w:tooltip="Huang, 2011 #103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u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2.12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0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11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r 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Herrmann et al.,201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82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8.35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2.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9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2.0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8.76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3.0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7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bookmarkStart w:id="18" w:name="OLE_LINK31"/>
            <w:bookmarkStart w:id="19" w:name="OLE_LINK32"/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Yang et al.,2010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  <w:bookmarkEnd w:id="18"/>
            <w:bookmarkEnd w:id="19"/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2.05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8.7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8.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2007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May 2008</w:t>
            </w:r>
          </w:p>
        </w:tc>
        <w:tc>
          <w:tcPr>
            <w:tcW w:w="2410" w:type="dxa"/>
          </w:tcPr>
          <w:p w:rsidR="0052359F" w:rsidRPr="00C93B6C" w:rsidRDefault="0052359F" w:rsidP="00995E24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995E24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陈魁</w:t>
            </w:r>
            <w:r w:rsidRPr="00C93B6C">
              <w:rPr>
                <w:rFonts w:cs="Times New Roman"/>
                <w:snapToGrid/>
                <w:color w:val="auto"/>
              </w:rPr>
              <w:t>.,2010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0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9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Sep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6052B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uang&lt;/Author&gt;&lt;Year&gt;2006&lt;/Year&gt;&lt;RecNum&gt;1036&lt;/RecNum&gt;&lt;DisplayText&gt;(Huang et al. 2006)&lt;/DisplayText&gt;&lt;record&gt;&lt;rec-number&gt;1036&lt;/rec-number&gt;&lt;foreign-keys&gt;&lt;key app="EN" db-id="stxvateertt0s2edfx25x9suzzv2frpztp5w"&gt;1036&lt;/key&gt;&lt;/foreign-keys&gt;&lt;ref-type name="Journal Article"&gt;17&lt;/ref-type&gt;&lt;contributors&gt;&lt;authors&gt;&lt;author&gt;Huang, L.&lt;/author&gt;&lt;author&gt;Brook, J. R.&lt;/author&gt;&lt;author&gt;Zhang, W.&lt;/author&gt;&lt;author&gt;Li, S. M.&lt;/author&gt;&lt;author&gt;Graham, L.&lt;/author&gt;&lt;author&gt;Ernst, D.&lt;/author&gt;&lt;author&gt;Chivulescu, A.&lt;/author&gt;&lt;author&gt;Lu, G.&lt;/author&gt;&lt;/authors&gt;&lt;/contributors&gt;&lt;titles&gt;&lt;title&gt;Stable isotope measurements of carbon fractions (OC/EC) in airborne particulate: A new dimension for source characterization and apportionment&lt;/title&gt;&lt;secondary-title&gt;Atmospheric Environment&lt;/secondary-title&gt;&lt;/titles&gt;&lt;periodical&gt;&lt;full-title&gt;Atmospheric Environment&lt;/full-title&gt;&lt;/periodical&gt;&lt;pages&gt;2690-2705&lt;/pages&gt;&lt;volume&gt;40&lt;/volume&gt;&lt;number&gt;15&lt;/number&gt;&lt;dates&gt;&lt;year&gt;2006&lt;/year&gt;&lt;pub-dates&gt;&lt;date&gt;May&lt;/date&gt;&lt;/pub-dates&gt;&lt;/dates&gt;&lt;isbn&gt;1352-2310&lt;/isbn&gt;&lt;accession-num&gt;WOS:000237175700006&lt;/accession-num&gt;&lt;urls&gt;&lt;related-urls&gt;&lt;url&gt;&amp;lt;Go to ISI&amp;gt;://WOS:000237175700006&lt;/url&gt;&lt;/related-urls&gt;&lt;/urls&gt;&lt;electronic-resource-num&gt;10.1016/j.atmosenv.2005.11.06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9" w:tooltip="Huang, 2006 #103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uang et al. 2006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0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1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9.5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5</w:t>
            </w:r>
          </w:p>
        </w:tc>
        <w:tc>
          <w:tcPr>
            <w:tcW w:w="2410" w:type="dxa"/>
          </w:tcPr>
          <w:p w:rsidR="0052359F" w:rsidRPr="00C93B6C" w:rsidRDefault="00233D0A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ji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60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9.0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6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an 2011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pr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uang et al.,201</w:t>
            </w:r>
            <w:r w:rsidR="00A05A11" w:rsidRPr="00C93B6C">
              <w:rPr>
                <w:rFonts w:cs="Times New Roman"/>
                <w:snapToGrid/>
                <w:color w:val="auto"/>
              </w:rPr>
              <w:t>4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Na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ni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4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8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 - 2007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A111F8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Pany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3.4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6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an 2006 </w:t>
            </w:r>
            <w:r w:rsidR="00995443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A111F8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Peki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99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32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5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6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9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9-2010</w:t>
            </w:r>
          </w:p>
        </w:tc>
        <w:tc>
          <w:tcPr>
            <w:tcW w:w="2410" w:type="dxa"/>
          </w:tcPr>
          <w:p w:rsidR="0052359F" w:rsidRPr="00C93B6C" w:rsidRDefault="004572A4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3&lt;/Year&gt;&lt;RecNum&gt;764&lt;/RecNum&gt;&lt;DisplayText&gt;(Zhang et al. 2013)&lt;/DisplayText&gt;&lt;record&gt;&lt;rec-number&gt;764&lt;/rec-number&gt;&lt;foreign-keys&gt;&lt;key app="EN" db-id="stxvateertt0s2edfx25x9suzzv2frpztp5w"&gt;764&lt;/key&gt;&lt;/foreign-keys&gt;&lt;ref-type name="Journal Article"&gt;17&lt;/ref-type&gt;&lt;contributors&gt;&lt;authors&gt;&lt;author&gt;Zhang, R.&lt;/author&gt;&lt;author&gt;Jing, J.&lt;/author&gt;&lt;author&gt;Tao, J.&lt;/author&gt;&lt;author&gt;Hsu, S. C.&lt;/author&gt;&lt;author&gt;Wang, G.&lt;/author&gt;&lt;author&gt;Cao, J.&lt;/author&gt;&lt;author&gt;Lee, C. S. L.&lt;/author&gt;&lt;author&gt;Zhu, L.&lt;/author&gt;&lt;author&gt;Chen, Z.&lt;/author&gt;&lt;author&gt;Zhao, Y.&lt;/author&gt;&lt;author&gt;Shen, Z.&lt;/author&gt;&lt;/authors&gt;&lt;/contributors&gt;&lt;titles&gt;&lt;title&gt;Chemical characterization and source apportionment of PM2.5 in Beijing: seasonal perspective&lt;/title&gt;&lt;secondary-title&gt;Atmospheric Chemistry and Physics&lt;/secondary-title&gt;&lt;/titles&gt;&lt;periodical&gt;&lt;full-title&gt;Atmospheric Chemistry and Physics&lt;/full-title&gt;&lt;/periodical&gt;&lt;pages&gt;7053-7074&lt;/pages&gt;&lt;volume&gt;13&lt;/volume&gt;&lt;number&gt;14&lt;/number&gt;&lt;dates&gt;&lt;year&gt;2013&lt;/year&gt;&lt;/dates&gt;&lt;isbn&gt;1680-7316&lt;/isbn&gt;&lt;accession-num&gt;WOS:000322448300021&lt;/accession-num&gt;&lt;urls&gt;&lt;related-urls&gt;&lt;url&gt;&amp;lt;Go to ISI&amp;gt;://WOS:000322448300021&lt;/url&gt;&lt;/related-urls&gt;&lt;/urls&gt;&lt;electronic-resource-num&gt;10.5194/acp-13-7053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6" w:tooltip="Zhang, 2013 #76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Peki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99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3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Peki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99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32</w:t>
            </w:r>
          </w:p>
        </w:tc>
        <w:tc>
          <w:tcPr>
            <w:tcW w:w="1276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8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5</w:t>
            </w:r>
          </w:p>
        </w:tc>
        <w:tc>
          <w:tcPr>
            <w:tcW w:w="1134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</w:t>
            </w:r>
          </w:p>
        </w:tc>
        <w:tc>
          <w:tcPr>
            <w:tcW w:w="2693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</w:t>
            </w:r>
            <w:r w:rsidRPr="00C93B6C">
              <w:rPr>
                <w:rFonts w:cs="Times New Roman"/>
                <w:snapToGrid/>
              </w:rPr>
              <w:t>9</w:t>
            </w:r>
          </w:p>
        </w:tc>
        <w:tc>
          <w:tcPr>
            <w:tcW w:w="2410" w:type="dxa"/>
          </w:tcPr>
          <w:p w:rsidR="0052359F" w:rsidRPr="00C93B6C" w:rsidRDefault="0052359F" w:rsidP="00BB53B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Peki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99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6.3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</w:t>
            </w:r>
            <w:r w:rsidRPr="00C93B6C">
              <w:rPr>
                <w:rFonts w:cs="Times New Roman"/>
                <w:snapToGrid/>
              </w:rPr>
              <w:t>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BB53B9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Peking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9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2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9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10</w:t>
            </w:r>
          </w:p>
        </w:tc>
        <w:tc>
          <w:tcPr>
            <w:tcW w:w="2410" w:type="dxa"/>
          </w:tcPr>
          <w:p w:rsidR="0052359F" w:rsidRPr="00C93B6C" w:rsidRDefault="001F496C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dao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06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34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6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7</w:t>
            </w:r>
            <w:r w:rsidR="00995443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/>
                <w:snapToGrid/>
              </w:rPr>
              <w:t xml:space="preserve"> May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Li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dao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1 </w:t>
            </w:r>
          </w:p>
          <w:p w:rsidR="00123674" w:rsidRPr="00C93B6C" w:rsidRDefault="00123674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12367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0.35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F26375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="00123674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123674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 2011,Feb 2012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12,Aug 2012</w:t>
            </w:r>
          </w:p>
        </w:tc>
        <w:tc>
          <w:tcPr>
            <w:tcW w:w="2410" w:type="dxa"/>
          </w:tcPr>
          <w:p w:rsidR="0052359F" w:rsidRPr="00C93B6C" w:rsidRDefault="000F687A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u&lt;/Author&gt;&lt;Year&gt;2013&lt;/Year&gt;&lt;RecNum&gt;1037&lt;/RecNum&gt;&lt;DisplayText&gt;(Wu et al. 2013)&lt;/DisplayText&gt;&lt;record&gt;&lt;rec-number&gt;1037&lt;/rec-number&gt;&lt;foreign-keys&gt;&lt;key app="EN" db-id="stxvateertt0s2edfx25x9suzzv2frpztp5w"&gt;1037&lt;/key&gt;&lt;/foreign-keys&gt;&lt;ref-type name="Journal Article"&gt;17&lt;/ref-type&gt;&lt;contributors&gt;&lt;authors&gt;&lt;author&gt;Wu, S. W.&lt;/author&gt;&lt;author&gt;Deng, F. R.&lt;/author&gt;&lt;author&gt;Huang, J.&lt;/author&gt;&lt;author&gt;Wang, H. Y.&lt;/author&gt;&lt;author&gt;Shima, M.&lt;/author&gt;&lt;author&gt;Wang, X.&lt;/author&gt;&lt;author&gt;Qin, Y.&lt;/author&gt;&lt;author&gt;Zheng, C. J.&lt;/author&gt;&lt;author&gt;Wei, H. Y.&lt;/author&gt;&lt;author&gt;Hao, Y.&lt;/author&gt;&lt;author&gt;Lv, H. B.&lt;/author&gt;&lt;author&gt;Lu, X. L.&lt;/author&gt;&lt;author&gt;Guo, X. B.&lt;/author&gt;&lt;/authors&gt;&lt;/contributors&gt;&lt;titles&gt;&lt;title&gt;Blood Pressure Changes and Chemical Constituents of Particulate Air Pollution: Results from the Healthy Volunteer Natural Relocation (HVNR) Study&lt;/title&gt;&lt;secondary-title&gt;Environmental Health Perspectives&lt;/secondary-title&gt;&lt;/titles&gt;&lt;periodical&gt;&lt;full-title&gt;Environmental Health Perspectives&lt;/full-title&gt;&lt;/periodical&gt;&lt;pages&gt;66-72&lt;/pages&gt;&lt;volume&gt;121&lt;/volume&gt;&lt;number&gt;1&lt;/number&gt;&lt;dates&gt;&lt;year&gt;2013&lt;/year&gt;&lt;pub-dates&gt;&lt;date&gt;Jan&lt;/date&gt;&lt;/pub-dates&gt;&lt;/dates&gt;&lt;isbn&gt;0091-6765&lt;/isbn&gt;&lt;accession-num&gt;WOS:000323698700026&lt;/accession-num&gt;&lt;urls&gt;&lt;related-urls&gt;&lt;url&gt;&amp;lt;Go to ISI&amp;gt;://WOS:000323698700026&lt;/url&gt;&lt;/related-urls&gt;&lt;/urls&gt;&lt;electronic-resource-num&gt;10.1289/ehp.110481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5" w:tooltip="Wu, 2013 #1037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u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Pr="00C93B6C">
              <w:rPr>
                <w:rFonts w:cs="Times New Roman" w:hint="eastAsia"/>
                <w:snapToGrid/>
                <w:color w:val="auto"/>
              </w:rPr>
              <w:t xml:space="preserve"> 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dao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35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dao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35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0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 2012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dao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35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 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dao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1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35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12</w:t>
            </w:r>
          </w:p>
        </w:tc>
        <w:tc>
          <w:tcPr>
            <w:tcW w:w="2410" w:type="dxa"/>
          </w:tcPr>
          <w:p w:rsidR="0052359F" w:rsidRPr="00C93B6C" w:rsidRDefault="00B705C2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hai Lake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9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99.9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F7C9E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BE239D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3&lt;/Year&gt;&lt;RecNum&gt;995&lt;/RecNum&gt;&lt;DisplayText&gt;(Li et al. 2013a)&lt;/DisplayText&gt;&lt;record&gt;&lt;rec-number&gt;995&lt;/rec-number&gt;&lt;foreign-keys&gt;&lt;key app="EN" db-id="stxvateertt0s2edfx25x9suzzv2frpztp5w"&gt;995&lt;/key&gt;&lt;/foreign-keys&gt;&lt;ref-type name="Journal Article"&gt;17&lt;/ref-type&gt;&lt;contributors&gt;&lt;authors&gt;&lt;author&gt;Li, J. J.&lt;/author&gt;&lt;author&gt;Wang, G. H.&lt;/author&gt;&lt;author&gt;Wang, X. M.&lt;/author&gt;&lt;author&gt;Cao, J. J.&lt;/author&gt;&lt;author&gt;Sun, T.&lt;/author&gt;&lt;author&gt;Cheng, C. L.&lt;/author&gt;&lt;author&gt;Meng, J. J.&lt;/author&gt;&lt;author&gt;Hu, T. F.&lt;/author&gt;&lt;author&gt;Liu, S. X.&lt;/author&gt;&lt;/authors&gt;&lt;/contributors&gt;&lt;titles&gt;&lt;title&gt;Abundance, composition and source of atmospheric PM2.5 at a remote site in the Tibetan Plateau, China&lt;/title&gt;&lt;secondary-title&gt;Tellus Series B-Chemical and Physical Meteorology&lt;/secondary-title&gt;&lt;/titles&gt;&lt;periodical&gt;&lt;full-title&gt;Tellus Series B-Chemical and Physical Meteorology&lt;/full-title&gt;&lt;/periodical&gt;&lt;volume&gt;65&lt;/volume&gt;&lt;dates&gt;&lt;year&gt;2013&lt;/year&gt;&lt;/dates&gt;&lt;isbn&gt;0280-6509&lt;/isbn&gt;&lt;accession-num&gt;WOS:000324546400001&lt;/accession-num&gt;&lt;urls&gt;&lt;related-urls&gt;&lt;url&gt;&amp;lt;Go to ISI&amp;gt;://WOS:000324546400001&lt;/url&gt;&lt;/related-urls&gt;&lt;/urls&gt;&lt;custom7&gt;20281&lt;/custom7&gt;&lt;electronic-resource-num&gt;10.3402/tellusb.v65i0.2028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BE239D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4" w:tooltip="Li, 2013 #99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13a</w:t>
              </w:r>
            </w:hyperlink>
            <w:r w:rsidR="00BE239D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hai Lake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9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99.9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Sep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</w:tcPr>
          <w:p w:rsidR="0052359F" w:rsidRPr="00C93B6C" w:rsidRDefault="005F7C9E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yu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70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06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4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 2009</w:t>
            </w:r>
            <w:r w:rsidR="008F6619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/>
                <w:snapToGrid/>
              </w:rPr>
              <w:t xml:space="preserve"> Ja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0F687A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ei&lt;/Author&gt;&lt;Year&gt;2011&lt;/Year&gt;&lt;RecNum&gt;1012&lt;/RecNum&gt;&lt;DisplayText&gt;(Wei et al. 2011)&lt;/DisplayText&gt;&lt;record&gt;&lt;rec-number&gt;1012&lt;/rec-number&gt;&lt;foreign-keys&gt;&lt;key app="EN" db-id="stxvateertt0s2edfx25x9suzzv2frpztp5w"&gt;1012&lt;/key&gt;&lt;/foreign-keys&gt;&lt;ref-type name="Journal Article"&gt;17&lt;/ref-type&gt;&lt;contributors&gt;&lt;authors&gt;&lt;author&gt;Wei, S. L.&lt;/author&gt;&lt;author&gt;Liu, M.&lt;/author&gt;&lt;author&gt;Huang, B.&lt;/author&gt;&lt;author&gt;Bi, X. H.&lt;/author&gt;&lt;author&gt;Sheng, G. Y.&lt;/author&gt;&lt;author&gt;Fu, J. M.&lt;/author&gt;&lt;/authors&gt;&lt;/contributors&gt;&lt;titles&gt;&lt;title&gt;Polycyclic aromatic hydrocarbons with molecular weight 302 in PM2.5 at two industrial sites in South China&lt;/title&gt;&lt;secondary-title&gt;Journal of Environmental Monitoring&lt;/secondary-title&gt;&lt;/titles&gt;&lt;periodical&gt;&lt;full-title&gt;Journal of Environmental Monitoring&lt;/full-title&gt;&lt;/periodical&gt;&lt;pages&gt;2568-2574&lt;/pages&gt;&lt;volume&gt;13&lt;/volume&gt;&lt;number&gt;9&lt;/number&gt;&lt;dates&gt;&lt;year&gt;2011&lt;/year&gt;&lt;pub-dates&gt;&lt;date&gt;Sep&lt;/date&gt;&lt;/pub-dates&gt;&lt;/dates&gt;&lt;isbn&gt;1464-0325&lt;/isbn&gt;&lt;accession-num&gt;WOS:000294436200025&lt;/accession-num&gt;&lt;urls&gt;&lt;related-urls&gt;&lt;url&gt;&amp;lt;Go to ISI&amp;gt;://WOS:000294436200025&lt;/url&gt;&lt;/related-urls&gt;&lt;/urls&gt;&lt;electronic-resource-num&gt;10.1039/c1em10320b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4" w:tooltip="Wei, 2011 #1012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ei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yu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6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06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0.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pr 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Qingyu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6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06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9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a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0F687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dong 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8.7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2B55A0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52359F" w:rsidRPr="00C93B6C">
              <w:rPr>
                <w:rFonts w:cs="Times New Roman" w:hint="eastAsia"/>
                <w:snapToGrid/>
              </w:rPr>
              <w:t xml:space="preserve">2006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="0052359F" w:rsidRPr="00C93B6C">
              <w:rPr>
                <w:rFonts w:cs="Times New Roman" w:hint="eastAsia"/>
                <w:snapToGrid/>
              </w:rPr>
              <w:t xml:space="preserve"> Feb </w:t>
            </w:r>
            <w:r w:rsidR="0052359F"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650E2B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begin"/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instrText xml:space="preserve"> ADDIN EN.CITE &lt;EndNote&gt;&lt;Cite&gt;&lt;Author&gt;Yang&lt;/Author&gt;&lt;Year&gt;2012&lt;/Year&gt;&lt;RecNum&gt;1028&lt;/RecNum&gt;&lt;DisplayText&gt;(Yang et al. 2012a)&lt;/DisplayText&gt;&lt;record&gt;&lt;rec-number&gt;1028&lt;/rec-number&gt;&lt;foreign-keys&gt;&lt;key app="EN" db-id="stxvateertt0s2edfx25x9suzzv2frpztp5w"&gt;1028&lt;/key&gt;&lt;/foreign-keys&gt;&lt;ref-type name="Journal Article"&gt;17&lt;/ref-type&gt;&lt;contributors&gt;&lt;authors&gt;&lt;author&gt;Yang, L. X.&lt;/author&gt;&lt;author&gt;Zhou, X. H.&lt;/author&gt;&lt;author&gt;Wang, Z.&lt;/author&gt;&lt;author&gt;Zhou, Y.&lt;/author&gt;&lt;author&gt;Cheng, S. H.&lt;/author&gt;&lt;author&gt;Xu, P. J.&lt;/author&gt;&lt;author&gt;Gao, X. M.&lt;/author&gt;&lt;author&gt;Nie, W.&lt;/author&gt;&lt;author&gt;Wang, X. F.&lt;/author&gt;&lt;author&gt;Wang, W. X.&lt;/author&gt;&lt;/authors&gt;&lt;/contributors&gt;&lt;titles&gt;&lt;title&gt;Airborne fine particulate pollution in Jinan, China: Concentrations, chemical compositions and influence on visibility impairment&lt;/title&gt;&lt;secondary-title&gt;Atmospheric Environment&lt;/secondary-title&gt;&lt;/titles&gt;&lt;periodical&gt;&lt;full-title&gt;Atmospheric Environment&lt;/full-title&gt;&lt;/periodical&gt;&lt;pages&gt;506-514&lt;/pages&gt;&lt;volume&gt;55&lt;/volume&gt;&lt;dates&gt;&lt;year&gt;2012&lt;/year&gt;&lt;pub-dates&gt;&lt;date&gt;Aug&lt;/date&gt;&lt;/pub-dates&gt;&lt;/dates&gt;&lt;isbn&gt;1352-2310&lt;/isbn&gt;&lt;accession-num&gt;WOS:000306870400064&lt;/accession-num&gt;&lt;urls&gt;&lt;related-urls&gt;&lt;url&gt;&amp;lt;Go to ISI&amp;gt;://WOS:000306870400064&lt;/url&gt;&lt;/related-urls&gt;&lt;/urls&gt;&lt;electronic-resource-num&gt;10.1016/j.atmosenv.2012.02.029&lt;/electronic-resource-num&gt;&lt;/record&gt;&lt;/Cite&gt;&lt;/EndNote&gt;</w:instrTex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separate"/>
            </w:r>
            <w:r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(</w:t>
            </w:r>
            <w:hyperlink w:anchor="_ENREF_49" w:tooltip="Yang, 2012 #1028" w:history="1">
              <w:r w:rsidR="00E06AA5" w:rsidRPr="00C93B6C">
                <w:rPr>
                  <w:rFonts w:eastAsiaTheme="minorEastAsia" w:cs="Times New Roman"/>
                  <w:noProof/>
                  <w:snapToGrid/>
                  <w:color w:val="auto"/>
                  <w:lang w:eastAsia="zh-CN"/>
                </w:rPr>
                <w:t>Yang et al. 2012a</w:t>
              </w:r>
            </w:hyperlink>
            <w:r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)</w: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end"/>
            </w:r>
            <w:r w:rsidRPr="00C93B6C">
              <w:rPr>
                <w:rFonts w:cs="Times New Roman" w:hint="eastAsia"/>
                <w:snapToGrid/>
                <w:color w:val="auto"/>
              </w:rPr>
              <w:t xml:space="preserve"> 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dong 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3.2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B55A0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="0052359F" w:rsidRPr="00C93B6C">
              <w:rPr>
                <w:rFonts w:cs="Times New Roman" w:hint="eastAsia"/>
                <w:snapToGrid/>
              </w:rPr>
              <w:t xml:space="preserve"> May</w:t>
            </w:r>
            <w:r w:rsidR="0052359F" w:rsidRPr="00C93B6C">
              <w:rPr>
                <w:rFonts w:cs="Times New Roman"/>
                <w:snapToGrid/>
              </w:rPr>
              <w:t xml:space="preserve"> </w:t>
            </w:r>
            <w:r w:rsidR="0052359F" w:rsidRPr="00C93B6C">
              <w:rPr>
                <w:rFonts w:cs="Times New Roman" w:hint="eastAsia"/>
                <w:snapToGrid/>
              </w:rPr>
              <w:t>2</w:t>
            </w:r>
            <w:r w:rsidR="0052359F" w:rsidRPr="00C93B6C">
              <w:rPr>
                <w:rFonts w:cs="Times New Roman"/>
                <w:snapToGrid/>
              </w:rPr>
              <w:t>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Shandong 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9.0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2006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dong 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4.8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dong University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6.6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4.89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</w:t>
            </w:r>
            <w:r w:rsidRPr="00C93B6C">
              <w:rPr>
                <w:rFonts w:cs="Times New Roman" w:hint="eastAsia"/>
                <w:snapToGrid/>
              </w:rPr>
              <w:t xml:space="preserve"> 2007</w:t>
            </w:r>
          </w:p>
        </w:tc>
        <w:tc>
          <w:tcPr>
            <w:tcW w:w="2410" w:type="dxa"/>
          </w:tcPr>
          <w:p w:rsidR="0052359F" w:rsidRPr="00C93B6C" w:rsidRDefault="0029091E" w:rsidP="00650E2B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  <w:p w:rsidR="00123674" w:rsidRPr="00C93B6C" w:rsidRDefault="00123674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  <w:p w:rsidR="00123674" w:rsidRPr="00C93B6C" w:rsidRDefault="00123674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1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8F6619" w:rsidRPr="00C93B6C" w:rsidRDefault="00123674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Apr </w:t>
            </w:r>
            <w:r w:rsidR="0052359F" w:rsidRPr="00C93B6C">
              <w:rPr>
                <w:rFonts w:cs="Times New Roman" w:hint="eastAsia"/>
                <w:snapToGrid/>
              </w:rPr>
              <w:t>2009,Jul 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,Ja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650E2B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13&lt;/Year&gt;&lt;RecNum&gt;1001&lt;/RecNum&gt;&lt;DisplayText&gt;(Zhao et al. 2013)&lt;/DisplayText&gt;&lt;record&gt;&lt;rec-number&gt;1001&lt;/rec-number&gt;&lt;foreign-keys&gt;&lt;key app="EN" db-id="stxvateertt0s2edfx25x9suzzv2frpztp5w"&gt;1001&lt;/key&gt;&lt;/foreign-keys&gt;&lt;ref-type name="Journal Article"&gt;17&lt;/ref-type&gt;&lt;contributors&gt;&lt;authors&gt;&lt;author&gt;Zhao, P. S.&lt;/author&gt;&lt;author&gt;Dong, F.&lt;/author&gt;&lt;author&gt;He, D.&lt;/author&gt;&lt;author&gt;Zhao, X. J.&lt;/author&gt;&lt;author&gt;Zhang, X. L.&lt;/author&gt;&lt;author&gt;Zhang, W. Z.&lt;/author&gt;&lt;author&gt;Yao, Q.&lt;/author&gt;&lt;author&gt;Liu, H. Y.&lt;/author&gt;&lt;/authors&gt;&lt;/contributors&gt;&lt;titles&gt;&lt;title&gt;Characteristics of concentrations and chemical compositions for PM2.5 in the region of Beijing, Tianjin, and Hebei, China&lt;/title&gt;&lt;secondary-title&gt;Atmospheric Chemistry and Physics&lt;/secondary-title&gt;&lt;/titles&gt;&lt;periodical&gt;&lt;full-title&gt;Atmospheric Chemistry and Physics&lt;/full-title&gt;&lt;/periodical&gt;&lt;pages&gt;4631-4644&lt;/pages&gt;&lt;volume&gt;13&lt;/volume&gt;&lt;number&gt;9&lt;/number&gt;&lt;dates&gt;&lt;year&gt;2013&lt;/year&gt;&lt;/dates&gt;&lt;isbn&gt;1680-7316&lt;/isbn&gt;&lt;accession-num&gt;WOS:000318941300011&lt;/accession-num&gt;&lt;urls&gt;&lt;related-urls&gt;&lt;url&gt;&amp;lt;Go to ISI&amp;gt;://WOS:000318941300011&lt;/url&gt;&lt;/related-urls&gt;&lt;/urls&gt;&lt;electronic-resource-num&gt;10.5194/acp-13-4631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9" w:tooltip="Zhao, 2013 #100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7.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7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67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0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1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2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3.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6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23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6.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6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8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D05920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0.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1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65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1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1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F25310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09&lt;/Year&gt;&lt;RecNum&gt;996&lt;/RecNum&gt;&lt;DisplayText&gt;(Zhao et al. 2009)&lt;/DisplayText&gt;&lt;record&gt;&lt;rec-number&gt;996&lt;/rec-number&gt;&lt;foreign-keys&gt;&lt;key app="EN" db-id="stxvateertt0s2edfx25x9suzzv2frpztp5w"&gt;996&lt;/key&gt;&lt;/foreign-keys&gt;&lt;ref-type name="Journal Article"&gt;17&lt;/ref-type&gt;&lt;contributors&gt;&lt;authors&gt;&lt;author&gt;Zhao, X. J.&lt;/author&gt;&lt;author&gt;Zhang, X. L.&lt;/author&gt;&lt;author&gt;Xu, X. F.&lt;/author&gt;&lt;author&gt;Xu, J.&lt;/author&gt;&lt;author&gt;Meng, W.&lt;/author&gt;&lt;author&gt;Pu, W. W.&lt;/author&gt;&lt;/authors&gt;&lt;/contributors&gt;&lt;titles&gt;&lt;title&gt;Seasonal and diurnal variations of ambient PM2.5 concentration in urban and rural environments in Beijing&lt;/title&gt;&lt;secondary-title&gt;Atmospheric Environment&lt;/secondary-title&gt;&lt;/titles&gt;&lt;periodical&gt;&lt;full-title&gt;Atmospheric Environment&lt;/full-title&gt;&lt;/periodical&gt;&lt;pages&gt;2893-2900&lt;/pages&gt;&lt;volume&gt;43&lt;/volume&gt;&lt;number&gt;18&lt;/number&gt;&lt;dates&gt;&lt;year&gt;2009&lt;/year&gt;&lt;pub-dates&gt;&lt;date&gt;Jun&lt;/date&gt;&lt;/pub-dates&gt;&lt;/dates&gt;&lt;isbn&gt;1352-2310&lt;/isbn&gt;&lt;accession-num&gt;WOS:000266515900007&lt;/accession-num&gt;&lt;urls&gt;&lt;related-urls&gt;&lt;url&gt;&amp;lt;Go to ISI&amp;gt;://WOS:000266515900007&lt;/url&gt;&lt;/related-urls&gt;&lt;/urls&gt;&lt;electronic-resource-num&gt;10.1016/j.atmosenv.2009.03.009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60" w:tooltip="Zhao, 2009 #99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o et al. 2009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4.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2006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9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2B55A0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2007 </w:t>
            </w:r>
            <w:r w:rsidR="008F6619" w:rsidRPr="00C93B6C">
              <w:rPr>
                <w:rFonts w:cs="Times New Roman"/>
                <w:snapToGrid/>
              </w:rPr>
              <w:t xml:space="preserve">- </w:t>
            </w:r>
            <w:r w:rsidR="0052359F" w:rsidRPr="00C93B6C">
              <w:rPr>
                <w:rFonts w:cs="Times New Roman" w:hint="eastAsia"/>
                <w:snapToGrid/>
              </w:rPr>
              <w:t xml:space="preserve">May </w:t>
            </w:r>
            <w:r w:rsidR="0052359F"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8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Pr="00C93B6C">
              <w:rPr>
                <w:rFonts w:cs="Times New Roman"/>
                <w:snapToGrid/>
              </w:rPr>
              <w:t>2007</w:t>
            </w:r>
            <w:r w:rsidRPr="00C93B6C">
              <w:rPr>
                <w:rFonts w:cs="Times New Roman" w:hint="eastAsia"/>
                <w:snapToGrid/>
              </w:rPr>
              <w:t>- July</w:t>
            </w:r>
            <w:r w:rsidRPr="00C93B6C">
              <w:rPr>
                <w:rFonts w:cs="Times New Roman"/>
                <w:snapToGrid/>
              </w:rPr>
              <w:t xml:space="preserve"> 2007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5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2007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4.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</w:t>
            </w:r>
            <w:r w:rsidRPr="00C93B6C">
              <w:rPr>
                <w:rFonts w:cs="Times New Roman"/>
                <w:snapToGrid/>
              </w:rPr>
              <w:t>7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2005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7.9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2005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1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2005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ianzi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3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1.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2B55A0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2006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="0052359F" w:rsidRPr="00C93B6C">
              <w:rPr>
                <w:rFonts w:cs="Times New Roman" w:hint="eastAsia"/>
                <w:snapToGrid/>
              </w:rPr>
              <w:t xml:space="preserve"> May </w:t>
            </w:r>
            <w:r w:rsidR="0052359F"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</w:tcPr>
          <w:p w:rsidR="0052359F" w:rsidRPr="00C93B6C" w:rsidRDefault="00F25310" w:rsidP="006175F6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dong Mazhuangzh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23674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6.3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3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6175F6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begin"/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instrText xml:space="preserve"> ADDIN EN.CITE &lt;EndNote&gt;&lt;Cite&gt;&lt;Author&gt;Huo&lt;/Author&gt;&lt;Year&gt;2012&lt;/Year&gt;&lt;RecNum&gt;1006&lt;/RecNum&gt;&lt;DisplayText&gt;(Huo et al. 2012)&lt;/DisplayText&gt;&lt;record&gt;&lt;rec-number&gt;1006&lt;/rec-number&gt;&lt;foreign-keys&gt;&lt;key app="EN" db-id="stxvateertt0s2edfx25x9suzzv2frpztp5w"&gt;1006&lt;/key&gt;&lt;/foreign-keys&gt;&lt;ref-type name="Journal Article"&gt;17&lt;/ref-type&gt;&lt;contributors&gt;&lt;authors&gt;&lt;author&gt;Huo, M. Q.&lt;/author&gt;&lt;author&gt;Sun, Q.&lt;/author&gt;&lt;author&gt;Bai, Y. H.&lt;/author&gt;&lt;author&gt;Li, J. L.&lt;/author&gt;&lt;author&gt;Xie, P.&lt;/author&gt;&lt;author&gt;Liu, Z. R.&lt;/author&gt;&lt;author&gt;Wang, X. S.&lt;/author&gt;&lt;/authors&gt;&lt;/contributors&gt;&lt;titles&gt;&lt;title&gt;Influence of airborne particles on the acidity of rainwater during wash-out process&lt;/title&gt;&lt;secondary-title&gt;Atmospheric Environment&lt;/secondary-title&gt;&lt;/titles&gt;&lt;periodical&gt;&lt;full-title&gt;Atmospheric Environment&lt;/full-title&gt;&lt;/periodical&gt;&lt;pages&gt;192-201&lt;/pages&gt;&lt;volume&gt;59&lt;/volume&gt;&lt;dates&gt;&lt;year&gt;2012&lt;/year&gt;&lt;pub-dates&gt;&lt;date&gt;Nov&lt;/date&gt;&lt;/pub-dates&gt;&lt;/dates&gt;&lt;isbn&gt;1352-2310&lt;/isbn&gt;&lt;accession-num&gt;WOS:000309081100022&lt;/accession-num&gt;&lt;urls&gt;&lt;related-urls&gt;&lt;url&gt;&amp;lt;Go to ISI&amp;gt;://WOS:000309081100022&lt;/url&gt;&lt;/related-urls&gt;&lt;/urls&gt;&lt;electronic-resource-num&gt;10.1016/j.atmosenv.2012.05.035&lt;/electronic-resource-num&gt;&lt;/record&gt;&lt;/Cite&gt;&lt;/EndNote&gt;</w:instrTex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separate"/>
            </w:r>
            <w:r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(</w:t>
            </w:r>
            <w:hyperlink w:anchor="_ENREF_21" w:tooltip="Huo, 2012 #1006" w:history="1">
              <w:r w:rsidR="00E06AA5" w:rsidRPr="00C93B6C">
                <w:rPr>
                  <w:rFonts w:eastAsiaTheme="minorEastAsia" w:cs="Times New Roman"/>
                  <w:noProof/>
                  <w:snapToGrid/>
                  <w:color w:val="auto"/>
                  <w:lang w:eastAsia="zh-CN"/>
                </w:rPr>
                <w:t>Huo et al. 2012</w:t>
              </w:r>
            </w:hyperlink>
            <w:r w:rsidRPr="00C93B6C">
              <w:rPr>
                <w:rFonts w:eastAsiaTheme="minorEastAsia" w:cs="Times New Roman"/>
                <w:noProof/>
                <w:snapToGrid/>
                <w:color w:val="auto"/>
                <w:lang w:eastAsia="zh-CN"/>
              </w:rPr>
              <w:t>)</w:t>
            </w:r>
            <w:r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fldChar w:fldCharType="end"/>
            </w:r>
            <w:r w:rsidRPr="00C93B6C">
              <w:rPr>
                <w:rFonts w:cs="Times New Roman" w:hint="eastAsia"/>
                <w:snapToGrid/>
                <w:color w:val="auto"/>
              </w:rPr>
              <w:t xml:space="preserve"> 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angri-La,Zhuzhuang</w:t>
            </w:r>
          </w:p>
        </w:tc>
        <w:tc>
          <w:tcPr>
            <w:tcW w:w="1134" w:type="dxa"/>
            <w:vAlign w:val="center"/>
          </w:tcPr>
          <w:p w:rsidR="0012367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8</w:t>
            </w:r>
          </w:p>
        </w:tc>
        <w:tc>
          <w:tcPr>
            <w:tcW w:w="1275" w:type="dxa"/>
            <w:vAlign w:val="center"/>
          </w:tcPr>
          <w:p w:rsidR="00123674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9.7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</w:t>
            </w:r>
            <w:r w:rsidRPr="00C93B6C">
              <w:rPr>
                <w:rFonts w:cs="Times New Roman"/>
                <w:snapToGrid/>
              </w:rPr>
              <w:t>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2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2004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r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Qu et al.,2008,2009 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henya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1.7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3.41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Ma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enzhe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55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0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9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 2004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 Jul 2006</w:t>
            </w:r>
          </w:p>
        </w:tc>
        <w:tc>
          <w:tcPr>
            <w:tcW w:w="2410" w:type="dxa"/>
          </w:tcPr>
          <w:p w:rsidR="0052359F" w:rsidRPr="00C93B6C" w:rsidRDefault="00B31E53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Niu&lt;/Author&gt;&lt;Year&gt;2006&lt;/Year&gt;&lt;RecNum&gt;1038&lt;/RecNum&gt;&lt;DisplayText&gt;(Niu et al. 2006)&lt;/DisplayText&gt;&lt;record&gt;&lt;rec-number&gt;1038&lt;/rec-number&gt;&lt;foreign-keys&gt;&lt;key app="EN" db-id="stxvateertt0s2edfx25x9suzzv2frpztp5w"&gt;1038&lt;/key&gt;&lt;/foreign-keys&gt;&lt;ref-type name="Journal Article"&gt;17&lt;/ref-type&gt;&lt;contributors&gt;&lt;authors&gt;&lt;author&gt;Niu, Y. W.&lt;/author&gt;&lt;author&gt;He, L. Y.&lt;/author&gt;&lt;author&gt;Hu, M.&lt;/author&gt;&lt;author&gt;Zhang, J.&lt;/author&gt;&lt;author&gt;Zhao, Y. L.&lt;/author&gt;&lt;/authors&gt;&lt;/contributors&gt;&lt;titles&gt;&lt;title&gt;Pollution characteristics of atmospheric fine particles and their secondary components in the atmosphere of Shenzhen in summer and in winter&lt;/title&gt;&lt;secondary-title&gt;Science in China Series B-Chemistry&lt;/secondary-title&gt;&lt;/titles&gt;&lt;periodical&gt;&lt;full-title&gt;Science in China Series B-Chemistry&lt;/full-title&gt;&lt;/periodical&gt;&lt;pages&gt;466-474&lt;/pages&gt;&lt;volume&gt;49&lt;/volume&gt;&lt;number&gt;5&lt;/number&gt;&lt;dates&gt;&lt;year&gt;2006&lt;/year&gt;&lt;pub-dates&gt;&lt;date&gt;Oct&lt;/date&gt;&lt;/pub-dates&gt;&lt;/dates&gt;&lt;isbn&gt;1006-9291&lt;/isbn&gt;&lt;accession-num&gt;WOS:000242000200011&lt;/accession-num&gt;&lt;urls&gt;&lt;related-urls&gt;&lt;url&gt;&amp;lt;Go to ISI&amp;gt;://WOS:000242000200011&lt;/url&gt;&lt;/related-urls&gt;&lt;/urls&gt;&lt;electronic-resource-num&gt;10.1007/s11426-006-2010-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30" w:tooltip="Niu, 2006 #1038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Niu et al. 2006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enzh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55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0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Dec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B31E5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enzhe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2.5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97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2.2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Huang et al.,2014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enzh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5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.0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2004 </w:t>
            </w:r>
            <w:r w:rsidR="008F6619" w:rsidRPr="00C93B6C">
              <w:rPr>
                <w:rFonts w:cs="Times New Roman"/>
                <w:snapToGrid/>
              </w:rPr>
              <w:t>–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Niu et al.,2006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enzhe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55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.07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90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Niu et al.,2006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enzh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5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.0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6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4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401A81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uo&lt;/Author&gt;&lt;Year&gt;2012&lt;/Year&gt;&lt;RecNum&gt;1006&lt;/RecNum&gt;&lt;DisplayText&gt;(Huo et al. 2012)&lt;/DisplayText&gt;&lt;record&gt;&lt;rec-number&gt;1006&lt;/rec-number&gt;&lt;foreign-keys&gt;&lt;key app="EN" db-id="stxvateertt0s2edfx25x9suzzv2frpztp5w"&gt;1006&lt;/key&gt;&lt;/foreign-keys&gt;&lt;ref-type name="Journal Article"&gt;17&lt;/ref-type&gt;&lt;contributors&gt;&lt;authors&gt;&lt;author&gt;Huo, M. Q.&lt;/author&gt;&lt;author&gt;Sun, Q.&lt;/author&gt;&lt;author&gt;Bai, Y. H.&lt;/author&gt;&lt;author&gt;Li, J. L.&lt;/author&gt;&lt;author&gt;Xie, P.&lt;/author&gt;&lt;author&gt;Liu, Z. R.&lt;/author&gt;&lt;author&gt;Wang, X. S.&lt;/author&gt;&lt;/authors&gt;&lt;/contributors&gt;&lt;titles&gt;&lt;title&gt;Influence of airborne particles on the acidity of rainwater during wash-out process&lt;/title&gt;&lt;secondary-title&gt;Atmospheric Environment&lt;/secondary-title&gt;&lt;/titles&gt;&lt;periodical&gt;&lt;full-title&gt;Atmospheric Environment&lt;/full-title&gt;&lt;/periodical&gt;&lt;pages&gt;192-201&lt;/pages&gt;&lt;volume&gt;59&lt;/volume&gt;&lt;dates&gt;&lt;year&gt;2012&lt;/year&gt;&lt;pub-dates&gt;&lt;date&gt;Nov&lt;/date&gt;&lt;/pub-dates&gt;&lt;/dates&gt;&lt;isbn&gt;1352-2310&lt;/isbn&gt;&lt;accession-num&gt;WOS:000309081100022&lt;/accession-num&gt;&lt;urls&gt;&lt;related-urls&gt;&lt;url&gt;&amp;lt;Go to ISI&amp;gt;://WOS:000309081100022&lt;/url&gt;&lt;/related-urls&gt;&lt;/urls&gt;&lt;electronic-resource-num&gt;10.1016/j.atmosenv.2012.05.03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1" w:tooltip="Huo, 2012 #100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uo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ijiazhua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8.02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52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9.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Oct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52359F" w:rsidRPr="00C93B6C" w:rsidRDefault="0052359F" w:rsidP="00A631AE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A631AE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杜吴</w:t>
            </w:r>
            <w:r w:rsidR="00A631AE" w:rsidRPr="00C93B6C">
              <w:rPr>
                <w:rFonts w:eastAsiaTheme="minorEastAsia" w:cs="Times New Roman"/>
                <w:snapToGrid/>
                <w:color w:val="auto"/>
                <w:lang w:eastAsia="zh-CN"/>
              </w:rPr>
              <w:t>鹏</w:t>
            </w:r>
            <w:r w:rsidRPr="00C93B6C">
              <w:rPr>
                <w:rFonts w:cs="Times New Roman"/>
                <w:snapToGrid/>
                <w:color w:val="auto"/>
              </w:rPr>
              <w:t>,2010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Shijiazhua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8.00 </w:t>
            </w:r>
          </w:p>
          <w:p w:rsidR="00123674" w:rsidRPr="00C93B6C" w:rsidRDefault="00123674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54 </w:t>
            </w:r>
          </w:p>
          <w:p w:rsidR="00123674" w:rsidRPr="00C93B6C" w:rsidRDefault="00123674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1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5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70AA7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,Jul 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,Ja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7B4BF6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13&lt;/Year&gt;&lt;RecNum&gt;1001&lt;/RecNum&gt;&lt;DisplayText&gt;(Zhao et al. 2013)&lt;/DisplayText&gt;&lt;record&gt;&lt;rec-number&gt;1001&lt;/rec-number&gt;&lt;foreign-keys&gt;&lt;key app="EN" db-id="stxvateertt0s2edfx25x9suzzv2frpztp5w"&gt;1001&lt;/key&gt;&lt;/foreign-keys&gt;&lt;ref-type name="Journal Article"&gt;17&lt;/ref-type&gt;&lt;contributors&gt;&lt;authors&gt;&lt;author&gt;Zhao, P. S.&lt;/author&gt;&lt;author&gt;Dong, F.&lt;/author&gt;&lt;author&gt;He, D.&lt;/author&gt;&lt;author&gt;Zhao, X. J.&lt;/author&gt;&lt;author&gt;Zhang, X. L.&lt;/author&gt;&lt;author&gt;Zhang, W. Z.&lt;/author&gt;&lt;author&gt;Yao, Q.&lt;/author&gt;&lt;author&gt;Liu, H. Y.&lt;/author&gt;&lt;/authors&gt;&lt;/contributors&gt;&lt;titles&gt;&lt;title&gt;Characteristics of concentrations and chemical compositions for PM2.5 in the region of Beijing, Tianjin, and Hebei, China&lt;/title&gt;&lt;secondary-title&gt;Atmospheric Chemistry and Physics&lt;/secondary-title&gt;&lt;/titles&gt;&lt;periodical&gt;&lt;full-title&gt;Atmospheric Chemistry and Physics&lt;/full-title&gt;&lt;/periodical&gt;&lt;pages&gt;4631-4644&lt;/pages&gt;&lt;volume&gt;13&lt;/volume&gt;&lt;number&gt;9&lt;/number&gt;&lt;dates&gt;&lt;year&gt;2013&lt;/year&gt;&lt;/dates&gt;&lt;isbn&gt;1680-7316&lt;/isbn&gt;&lt;accession-num&gt;WOS:000318941300011&lt;/accession-num&gt;&lt;urls&gt;&lt;related-urls&gt;&lt;url&gt;&amp;lt;Go to ISI&amp;gt;://WOS:000318941300011&lt;/url&gt;&lt;/related-urls&gt;&lt;/urls&gt;&lt;electronic-resource-num&gt;10.5194/acp-13-4631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9" w:tooltip="Zhao, 2013 #100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Shijiazhuang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8.02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54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6.0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Ni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yangsh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.2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1.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8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Jan </w:t>
            </w:r>
            <w:r w:rsidRPr="00C93B6C">
              <w:rPr>
                <w:rFonts w:cs="Times New Roman" w:hint="eastAsia"/>
                <w:snapToGrid/>
              </w:rPr>
              <w:t>200</w:t>
            </w:r>
            <w:r w:rsidRPr="00C93B6C">
              <w:rPr>
                <w:rFonts w:cs="Times New Roman"/>
                <w:snapToGrid/>
              </w:rPr>
              <w:t>6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Dec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7B4BF6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yu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7.80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8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34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5.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2011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an </w:t>
            </w:r>
            <w:r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</w:tcPr>
          <w:p w:rsidR="0052359F" w:rsidRPr="00C93B6C" w:rsidRDefault="0052359F" w:rsidP="00D46419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D46419"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贾小花</w:t>
            </w:r>
            <w:r w:rsidRPr="00C93B6C">
              <w:rPr>
                <w:rFonts w:cs="Times New Roman"/>
                <w:snapToGrid/>
                <w:color w:val="auto"/>
              </w:rPr>
              <w:t>, 201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yu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7.8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6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6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BF5053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Meng&lt;/Author&gt;&lt;Year&gt;2007&lt;/Year&gt;&lt;RecNum&gt;1041&lt;/RecNum&gt;&lt;DisplayText&gt;(Meng and Zhang 2007)&lt;/DisplayText&gt;&lt;record&gt;&lt;rec-number&gt;1041&lt;/rec-number&gt;&lt;foreign-keys&gt;&lt;key app="EN" db-id="stxvateertt0s2edfx25x9suzzv2frpztp5w"&gt;1041&lt;/key&gt;&lt;/foreign-keys&gt;&lt;ref-type name="Journal Article"&gt;17&lt;/ref-type&gt;&lt;contributors&gt;&lt;authors&gt;&lt;author&gt;Meng, Z.&lt;/author&gt;&lt;author&gt;Zhang, Q.&lt;/author&gt;&lt;/authors&gt;&lt;/contributors&gt;&lt;titles&gt;&lt;title&gt;Damage effects of dust storm PM2.5 on DNA in alveolar macrophages and lung cells of rats&lt;/title&gt;&lt;secondary-title&gt;Food and Chemical Toxicology&lt;/secondary-title&gt;&lt;/titles&gt;&lt;periodical&gt;&lt;full-title&gt;Food and Chemical Toxicology&lt;/full-title&gt;&lt;/periodical&gt;&lt;pages&gt;1368-1374&lt;/pages&gt;&lt;volume&gt;45&lt;/volume&gt;&lt;number&gt;8&lt;/number&gt;&lt;dates&gt;&lt;year&gt;2007&lt;/year&gt;&lt;pub-dates&gt;&lt;date&gt;Aug&lt;/date&gt;&lt;/pub-dates&gt;&lt;/dates&gt;&lt;isbn&gt;0278-6915&lt;/isbn&gt;&lt;accession-num&gt;WOS:000248970300007&lt;/accession-num&gt;&lt;urls&gt;&lt;related-urls&gt;&lt;url&gt;&amp;lt;Go to ISI&amp;gt;://WOS:000248970300007&lt;/url&gt;&lt;/related-urls&gt;&lt;/urls&gt;&lt;electronic-resource-num&gt;10.1016/j.fet.2007.01.01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9" w:tooltip="Meng, 2007 #104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Meng and Zhang 2007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yua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7.88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6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4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6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yu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7.8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2.56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2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BF505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zhou Luqiao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2.16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01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7.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7</w:t>
            </w:r>
          </w:p>
        </w:tc>
        <w:tc>
          <w:tcPr>
            <w:tcW w:w="2410" w:type="dxa"/>
          </w:tcPr>
          <w:p w:rsidR="0052359F" w:rsidRPr="00C93B6C" w:rsidRDefault="004F36F9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Gu&lt;/Author&gt;&lt;Year&gt;2011&lt;/Year&gt;&lt;RecNum&gt;1039&lt;/RecNum&gt;&lt;DisplayText&gt;(Gu et al. 2011)&lt;/DisplayText&gt;&lt;record&gt;&lt;rec-number&gt;1039&lt;/rec-number&gt;&lt;foreign-keys&gt;&lt;key app="EN" db-id="stxvateertt0s2edfx25x9suzzv2frpztp5w"&gt;1039&lt;/key&gt;&lt;/foreign-keys&gt;&lt;ref-type name="Journal Article"&gt;17&lt;/ref-type&gt;&lt;contributors&gt;&lt;authors&gt;&lt;author&gt;Gu, J. X.&lt;/author&gt;&lt;author&gt;Bai, Z. P.&lt;/author&gt;&lt;author&gt;Li, W. F.&lt;/author&gt;&lt;author&gt;Wu, L. P.&lt;/author&gt;&lt;author&gt;Liu, A. X.&lt;/author&gt;&lt;author&gt;Dong, H. Y.&lt;/author&gt;&lt;author&gt;Xie, Y. Y.&lt;/author&gt;&lt;/authors&gt;&lt;/contributors&gt;&lt;titles&gt;&lt;title&gt;Chemical composition of PM2.5 during winter in Tianjin, China&lt;/title&gt;&lt;secondary-title&gt;Particuology&lt;/secondary-title&gt;&lt;/titles&gt;&lt;periodical&gt;&lt;full-title&gt;Particuology&lt;/full-title&gt;&lt;/periodical&gt;&lt;pages&gt;215-221&lt;/pages&gt;&lt;volume&gt;9&lt;/volume&gt;&lt;number&gt;3&lt;/number&gt;&lt;dates&gt;&lt;year&gt;2011&lt;/year&gt;&lt;pub-dates&gt;&lt;date&gt;Jun&lt;/date&gt;&lt;/pub-dates&gt;&lt;/dates&gt;&lt;isbn&gt;1674-2001&lt;/isbn&gt;&lt;accession-num&gt;WOS:000292487700004&lt;/accession-num&gt;&lt;urls&gt;&lt;related-urls&gt;&lt;url&gt;&amp;lt;Go to ISI&amp;gt;://WOS:000292487700004&lt;/url&gt;&lt;/related-urls&gt;&lt;/urls&gt;&lt;electronic-resource-num&gt;10.1016/j.partic.2011.03.00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3" w:tooltip="Gu, 2011 #103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u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aizhou Luqiao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2.16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20.01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10 </w:t>
            </w:r>
          </w:p>
          <w:p w:rsidR="00BD3895" w:rsidRPr="00C93B6C" w:rsidRDefault="00BD389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  <w:p w:rsidR="00BD3895" w:rsidRPr="00C93B6C" w:rsidRDefault="00BD389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9.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8F6619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</w:t>
            </w:r>
            <w:r w:rsidRPr="00C93B6C">
              <w:rPr>
                <w:rFonts w:cs="Times New Roman"/>
                <w:snapToGrid/>
              </w:rPr>
              <w:t>pr</w:t>
            </w:r>
            <w:r w:rsidRPr="00C93B6C">
              <w:rPr>
                <w:rFonts w:cs="Times New Roman" w:hint="eastAsia"/>
                <w:snapToGrid/>
              </w:rPr>
              <w:t xml:space="preserve"> 2008,Jul 2008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8,Jan 2009</w:t>
            </w:r>
          </w:p>
        </w:tc>
        <w:tc>
          <w:tcPr>
            <w:tcW w:w="2410" w:type="dxa"/>
          </w:tcPr>
          <w:p w:rsidR="0052359F" w:rsidRPr="00C93B6C" w:rsidRDefault="004F36F9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10 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20 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1.4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9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6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8F6619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9,Jul 2009,</w:t>
            </w: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2009,Ju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1B35B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o&lt;/Author&gt;&lt;Year&gt;2013&lt;/Year&gt;&lt;RecNum&gt;1001&lt;/RecNum&gt;&lt;DisplayText&gt;(Zhao et al. 2013)&lt;/DisplayText&gt;&lt;record&gt;&lt;rec-number&gt;1001&lt;/rec-number&gt;&lt;foreign-keys&gt;&lt;key app="EN" db-id="stxvateertt0s2edfx25x9suzzv2frpztp5w"&gt;1001&lt;/key&gt;&lt;/foreign-keys&gt;&lt;ref-type name="Journal Article"&gt;17&lt;/ref-type&gt;&lt;contributors&gt;&lt;authors&gt;&lt;author&gt;Zhao, P. S.&lt;/author&gt;&lt;author&gt;Dong, F.&lt;/author&gt;&lt;author&gt;He, D.&lt;/author&gt;&lt;author&gt;Zhao, X. J.&lt;/author&gt;&lt;author&gt;Zhang, X. L.&lt;/author&gt;&lt;author&gt;Zhang, W. Z.&lt;/author&gt;&lt;author&gt;Yao, Q.&lt;/author&gt;&lt;author&gt;Liu, H. Y.&lt;/author&gt;&lt;/authors&gt;&lt;/contributors&gt;&lt;titles&gt;&lt;title&gt;Characteristics of concentrations and chemical compositions for PM2.5 in the region of Beijing, Tianjin, and Hebei, China&lt;/title&gt;&lt;secondary-title&gt;Atmospheric Chemistry and Physics&lt;/secondary-title&gt;&lt;/titles&gt;&lt;periodical&gt;&lt;full-title&gt;Atmospheric Chemistry and Physics&lt;/full-title&gt;&lt;/periodical&gt;&lt;pages&gt;4631-4644&lt;/pages&gt;&lt;volume&gt;13&lt;/volume&gt;&lt;number&gt;9&lt;/number&gt;&lt;dates&gt;&lt;year&gt;2013&lt;/year&gt;&lt;/dates&gt;&lt;isbn&gt;1680-7316&lt;/isbn&gt;&lt;accession-num&gt;WOS:000318941300011&lt;/accession-num&gt;&lt;urls&gt;&lt;related-urls&gt;&lt;url&gt;&amp;lt;Go to ISI&amp;gt;://WOS:000318941300011&lt;/url&gt;&lt;/related-urls&gt;&lt;/urls&gt;&lt;electronic-resource-num&gt;10.5194/acp-13-4631-2013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9" w:tooltip="Zhao, 2013 #100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o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3.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8</w:t>
            </w:r>
          </w:p>
        </w:tc>
        <w:tc>
          <w:tcPr>
            <w:tcW w:w="2410" w:type="dxa"/>
          </w:tcPr>
          <w:p w:rsidR="0052359F" w:rsidRPr="00C93B6C" w:rsidRDefault="0052359F" w:rsidP="00365C51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 et al.,201</w:t>
            </w:r>
            <w:r w:rsidR="00365C51" w:rsidRPr="00C93B6C">
              <w:rPr>
                <w:rFonts w:cs="Times New Roman"/>
                <w:snapToGrid/>
                <w:color w:val="auto"/>
              </w:rPr>
              <w:t>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7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8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4</w:t>
            </w:r>
            <w:r w:rsidRPr="00C93B6C">
              <w:rPr>
                <w:rFonts w:cs="Times New Roman"/>
                <w:snapToGrid/>
              </w:rPr>
              <w:t>.6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Jan 2008</w:t>
            </w:r>
          </w:p>
        </w:tc>
        <w:tc>
          <w:tcPr>
            <w:tcW w:w="2410" w:type="dxa"/>
          </w:tcPr>
          <w:p w:rsidR="0052359F" w:rsidRPr="00C93B6C" w:rsidRDefault="00A548B4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3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2011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A34F0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u&lt;/Author&gt;&lt;Year&gt;2013&lt;/Year&gt;&lt;RecNum&gt;1040&lt;/RecNum&gt;&lt;DisplayText&gt;(Liu et al. 2013)&lt;/DisplayText&gt;&lt;record&gt;&lt;rec-number&gt;1040&lt;/rec-number&gt;&lt;foreign-keys&gt;&lt;key app="EN" db-id="stxvateertt0s2edfx25x9suzzv2frpztp5w"&gt;1040&lt;/key&gt;&lt;/foreign-keys&gt;&lt;ref-type name="Journal Article"&gt;17&lt;/ref-type&gt;&lt;contributors&gt;&lt;authors&gt;&lt;author&gt;Liu, D.&lt;/author&gt;&lt;author&gt;Li, J.&lt;/author&gt;&lt;author&gt;Zhang, Y. L.&lt;/author&gt;&lt;author&gt;Xu, Y.&lt;/author&gt;&lt;author&gt;Liu, X.&lt;/author&gt;&lt;author&gt;Ding, P.&lt;/author&gt;&lt;author&gt;Shen, C. D.&lt;/author&gt;&lt;author&gt;Chen, Y. J.&lt;/author&gt;&lt;author&gt;Tian, C. G.&lt;/author&gt;&lt;author&gt;Zhang, G.&lt;/author&gt;&lt;/authors&gt;&lt;/contributors&gt;&lt;titles&gt;&lt;title&gt;The Use of Levoglucosan and Radiocarbon for Source Apportionment of PM2.5 Carbonaceous Aerosols at a Background Site in East China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10454-10461&lt;/pages&gt;&lt;volume&gt;47&lt;/volume&gt;&lt;number&gt;18&lt;/number&gt;&lt;dates&gt;&lt;year&gt;2013&lt;/year&gt;&lt;pub-dates&gt;&lt;date&gt;Sep&lt;/date&gt;&lt;/pub-dates&gt;&lt;/dates&gt;&lt;isbn&gt;0013-936X&lt;/isbn&gt;&lt;accession-num&gt;WOS:000330096000048&lt;/accession-num&gt;&lt;urls&gt;&lt;related-urls&gt;&lt;url&gt;&amp;lt;Go to ISI&amp;gt;://WOS:000330096000048&lt;/url&gt;&lt;/related-urls&gt;&lt;/urls&gt;&lt;electronic-resource-num&gt;10.1021/es401250k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8" w:tooltip="Liu, 2013 #104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u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9.09 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98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</w:tcPr>
          <w:p w:rsidR="0052359F" w:rsidRPr="00C93B6C" w:rsidRDefault="00A34F0D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.78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57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ug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 xml:space="preserve">2009 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F71D4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="00BE239D"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3&lt;/Year&gt;&lt;RecNum&gt;995&lt;/RecNum&gt;&lt;DisplayText&gt;(Li et al. 2013a)&lt;/DisplayText&gt;&lt;record&gt;&lt;rec-number&gt;995&lt;/rec-number&gt;&lt;foreign-keys&gt;&lt;key app="EN" db-id="stxvateertt0s2edfx25x9suzzv2frpztp5w"&gt;995&lt;/key&gt;&lt;/foreign-keys&gt;&lt;ref-type name="Journal Article"&gt;17&lt;/ref-type&gt;&lt;contributors&gt;&lt;authors&gt;&lt;author&gt;Li, J. J.&lt;/author&gt;&lt;author&gt;Wang, G. H.&lt;/author&gt;&lt;author&gt;Wang, X. M.&lt;/author&gt;&lt;author&gt;Cao, J. J.&lt;/author&gt;&lt;author&gt;Sun, T.&lt;/author&gt;&lt;author&gt;Cheng, C. L.&lt;/author&gt;&lt;author&gt;Meng, J. J.&lt;/author&gt;&lt;author&gt;Hu, T. F.&lt;/author&gt;&lt;author&gt;Liu, S. X.&lt;/author&gt;&lt;/authors&gt;&lt;/contributors&gt;&lt;titles&gt;&lt;title&gt;Abundance, composition and source of atmospheric PM2.5 at a remote site in the Tibetan Plateau, China&lt;/title&gt;&lt;secondary-title&gt;Tellus Series B-Chemical and Physical Meteorology&lt;/secondary-title&gt;&lt;/titles&gt;&lt;periodical&gt;&lt;full-title&gt;Tellus Series B-Chemical and Physical Meteorology&lt;/full-title&gt;&lt;/periodical&gt;&lt;volume&gt;65&lt;/volume&gt;&lt;dates&gt;&lt;year&gt;2013&lt;/year&gt;&lt;/dates&gt;&lt;isbn&gt;0280-6509&lt;/isbn&gt;&lt;accession-num&gt;WOS:000324546400001&lt;/accession-num&gt;&lt;urls&gt;&lt;related-urls&gt;&lt;url&gt;&amp;lt;Go to ISI&amp;gt;://WOS:000324546400001&lt;/url&gt;&lt;/related-urls&gt;&lt;/urls&gt;&lt;custom7&gt;20281&lt;/custom7&gt;&lt;electronic-resource-num&gt;10.3402/tellusb.v65i0.2028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="00BE239D"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4" w:tooltip="Li, 2013 #99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13a</w:t>
              </w:r>
            </w:hyperlink>
            <w:r w:rsidR="00BE239D"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9.10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66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 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4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41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57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40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9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1.92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1.88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0.44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.80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9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3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.67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625</w:t>
            </w:r>
          </w:p>
        </w:tc>
        <w:tc>
          <w:tcPr>
            <w:tcW w:w="2693" w:type="dxa"/>
          </w:tcPr>
          <w:p w:rsidR="0052359F" w:rsidRPr="00C93B6C" w:rsidRDefault="002B55A0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20</w:t>
            </w:r>
            <w:r w:rsidR="0052359F"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.57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91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09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.96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37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93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5.10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1.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8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6.20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0.96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14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03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.23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24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8.5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.58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04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3.62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.42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37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8F661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52359F" w:rsidRPr="00C93B6C">
              <w:rPr>
                <w:rFonts w:cs="Times New Roman" w:hint="eastAsia"/>
                <w:snapToGrid/>
              </w:rPr>
              <w:t xml:space="preserve"> 20</w:t>
            </w:r>
            <w:r w:rsidR="0052359F"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.91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.00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.88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.89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4.11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3.23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3.16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3.07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52359F" w:rsidRPr="00C93B6C" w:rsidTr="00822992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</w:t>
            </w:r>
          </w:p>
        </w:tc>
        <w:tc>
          <w:tcPr>
            <w:tcW w:w="1134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1</w:t>
            </w:r>
          </w:p>
        </w:tc>
        <w:tc>
          <w:tcPr>
            <w:tcW w:w="1276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2.955</w:t>
            </w:r>
          </w:p>
        </w:tc>
        <w:tc>
          <w:tcPr>
            <w:tcW w:w="1134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.855</w:t>
            </w:r>
          </w:p>
        </w:tc>
        <w:tc>
          <w:tcPr>
            <w:tcW w:w="2693" w:type="dxa"/>
          </w:tcPr>
          <w:p w:rsidR="0052359F" w:rsidRPr="00C93B6C" w:rsidRDefault="0052359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</w:tcPr>
          <w:p w:rsidR="0052359F" w:rsidRPr="00C93B6C" w:rsidRDefault="00600EE0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52359F" w:rsidRPr="00C93B6C" w:rsidTr="001C469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4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1C4693">
            <w:pPr>
              <w:pStyle w:val="MDPI42tablebody"/>
              <w:jc w:val="center"/>
              <w:textAlignment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Atmospheric boundary layer meteorological statio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1.9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1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Aug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  <w:p w:rsidR="0052359F" w:rsidRPr="00C93B6C" w:rsidRDefault="004D0709" w:rsidP="001C4693">
            <w:pPr>
              <w:pStyle w:val="MDPI42tablebody"/>
              <w:jc w:val="center"/>
              <w:textAlignment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Jiang et al.,2013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Atmospheric boundary layer meteorological station</w:t>
            </w:r>
          </w:p>
        </w:tc>
        <w:tc>
          <w:tcPr>
            <w:tcW w:w="1134" w:type="dxa"/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</w:tc>
        <w:tc>
          <w:tcPr>
            <w:tcW w:w="1276" w:type="dxa"/>
          </w:tcPr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4.1</w:t>
            </w:r>
          </w:p>
        </w:tc>
        <w:tc>
          <w:tcPr>
            <w:tcW w:w="1134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7</w:t>
            </w:r>
          </w:p>
        </w:tc>
        <w:tc>
          <w:tcPr>
            <w:tcW w:w="2693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8</w:t>
            </w:r>
          </w:p>
        </w:tc>
        <w:tc>
          <w:tcPr>
            <w:tcW w:w="2410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4D0709" w:rsidRPr="00C93B6C">
              <w:rPr>
                <w:rFonts w:cs="Times New Roman"/>
                <w:snapToGrid/>
                <w:color w:val="auto"/>
              </w:rPr>
              <w:t xml:space="preserve">Gu </w:t>
            </w:r>
            <w:r w:rsidRPr="00C93B6C">
              <w:rPr>
                <w:rFonts w:cs="Times New Roman"/>
                <w:snapToGrid/>
                <w:color w:val="auto"/>
              </w:rPr>
              <w:t>et al.,201</w:t>
            </w:r>
            <w:r w:rsidR="004D0709" w:rsidRPr="00C93B6C">
              <w:rPr>
                <w:rFonts w:cs="Times New Roman"/>
                <w:snapToGrid/>
                <w:color w:val="auto"/>
              </w:rPr>
              <w:t>1)</w:t>
            </w:r>
          </w:p>
        </w:tc>
      </w:tr>
      <w:tr w:rsidR="0052359F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Atmospheric boundary layer meteorological statio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  <w:p w:rsidR="0052359F" w:rsidRPr="00C93B6C" w:rsidRDefault="0052359F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4D0709" w:rsidRPr="00C93B6C">
              <w:rPr>
                <w:rFonts w:cs="Times New Roman"/>
                <w:snapToGrid/>
                <w:color w:val="auto"/>
              </w:rPr>
              <w:t>Gu</w:t>
            </w:r>
            <w:r w:rsidRPr="00C93B6C">
              <w:rPr>
                <w:rFonts w:cs="Times New Roman"/>
                <w:snapToGrid/>
                <w:color w:val="auto"/>
              </w:rPr>
              <w:t xml:space="preserve"> et al.,20</w:t>
            </w:r>
            <w:r w:rsidR="004D0709" w:rsidRPr="00C93B6C">
              <w:rPr>
                <w:rFonts w:cs="Times New Roman"/>
                <w:snapToGrid/>
                <w:color w:val="auto"/>
              </w:rPr>
              <w:t>13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52359F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52359F" w:rsidRPr="00C93B6C" w:rsidRDefault="0052359F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Atmospheric boundary layer meteorological station</w:t>
            </w:r>
          </w:p>
        </w:tc>
        <w:tc>
          <w:tcPr>
            <w:tcW w:w="1134" w:type="dxa"/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</w:tc>
        <w:tc>
          <w:tcPr>
            <w:tcW w:w="1275" w:type="dxa"/>
            <w:vAlign w:val="center"/>
          </w:tcPr>
          <w:p w:rsidR="00DF0325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</w:tc>
        <w:tc>
          <w:tcPr>
            <w:tcW w:w="1276" w:type="dxa"/>
          </w:tcPr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9</w:t>
            </w:r>
          </w:p>
        </w:tc>
        <w:tc>
          <w:tcPr>
            <w:tcW w:w="1134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18</w:t>
            </w:r>
          </w:p>
        </w:tc>
        <w:tc>
          <w:tcPr>
            <w:tcW w:w="2693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  <w:p w:rsidR="0052359F" w:rsidRPr="00C93B6C" w:rsidRDefault="0052359F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4D0709" w:rsidRPr="00C93B6C">
              <w:rPr>
                <w:rFonts w:cs="Times New Roman"/>
                <w:snapToGrid/>
                <w:color w:val="auto"/>
              </w:rPr>
              <w:t>Liu</w:t>
            </w:r>
            <w:r w:rsidRPr="00C93B6C">
              <w:rPr>
                <w:rFonts w:cs="Times New Roman"/>
                <w:snapToGrid/>
                <w:color w:val="auto"/>
              </w:rPr>
              <w:t xml:space="preserve"> et al.,201</w:t>
            </w:r>
            <w:r w:rsidR="004D0709" w:rsidRPr="00C93B6C">
              <w:rPr>
                <w:rFonts w:cs="Times New Roman"/>
                <w:snapToGrid/>
                <w:color w:val="auto"/>
              </w:rPr>
              <w:t>3</w:t>
            </w:r>
            <w:r w:rsidRPr="00C93B6C">
              <w:rPr>
                <w:rFonts w:cs="Times New Roman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Economic-Technological Development Are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1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</w:t>
            </w:r>
            <w:r w:rsidRPr="00C93B6C">
              <w:rPr>
                <w:rFonts w:cs="Times New Roman"/>
                <w:snapToGrid/>
              </w:rPr>
              <w:t>29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  <w:p w:rsidR="00DF0325" w:rsidRPr="00C93B6C" w:rsidRDefault="00CE1424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Kong&lt;/Author&gt;&lt;Year&gt;2010&lt;/Year&gt;&lt;RecNum&gt;1043&lt;/RecNum&gt;&lt;DisplayText&gt;(Kong et al. 2010)&lt;/DisplayText&gt;&lt;record&gt;&lt;rec-number&gt;1043&lt;/rec-number&gt;&lt;foreign-keys&gt;&lt;key app="EN" db-id="stxvateertt0s2edfx25x9suzzv2frpztp5w"&gt;1043&lt;/key&gt;&lt;/foreign-keys&gt;&lt;ref-type name="Journal Article"&gt;17&lt;/ref-type&gt;&lt;contributors&gt;&lt;authors&gt;&lt;author&gt;Kong, S. F.&lt;/author&gt;&lt;author&gt;Han, B.&lt;/author&gt;&lt;author&gt;Bai, Z. P.&lt;/author&gt;&lt;author&gt;Chen, L.&lt;/author&gt;&lt;author&gt;Shi, J. W.&lt;/author&gt;&lt;author&gt;Xu, Z.&lt;/author&gt;&lt;/authors&gt;&lt;/contributors&gt;&lt;titles&gt;&lt;title&gt;Receptor modeling of PM2.5, PM10 and TSP in different seasons and long-range transport analysis at a coastal site of Tianjin, China&lt;/title&gt;&lt;secondary-title&gt;Science of the Total Environment&lt;/secondary-title&gt;&lt;/titles&gt;&lt;periodical&gt;&lt;full-title&gt;Science of the Total Environment&lt;/full-title&gt;&lt;/periodical&gt;&lt;pages&gt;4681-4694&lt;/pages&gt;&lt;volume&gt;408&lt;/volume&gt;&lt;number&gt;20&lt;/number&gt;&lt;dates&gt;&lt;year&gt;2010&lt;/year&gt;&lt;pub-dates&gt;&lt;date&gt;Sep&lt;/date&gt;&lt;/pub-dates&gt;&lt;/dates&gt;&lt;isbn&gt;0048-9697&lt;/isbn&gt;&lt;accession-num&gt;WOS:000281931500048&lt;/accession-num&gt;&lt;urls&gt;&lt;related-urls&gt;&lt;url&gt;&amp;lt;Go to ISI&amp;gt;://WOS:000281931500048&lt;/url&gt;&lt;/related-urls&gt;&lt;/urls&gt;&lt;electronic-resource-num&gt;10.1016/j.scitotenv.2010.06.00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2" w:tooltip="Kong, 2010 #104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Kong et al. 2010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Tianjin Economic-Technological Development Area</w:t>
            </w:r>
          </w:p>
        </w:tc>
        <w:tc>
          <w:tcPr>
            <w:tcW w:w="1134" w:type="dxa"/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.73</w:t>
            </w:r>
          </w:p>
        </w:tc>
        <w:tc>
          <w:tcPr>
            <w:tcW w:w="1134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28</w:t>
            </w:r>
          </w:p>
        </w:tc>
        <w:tc>
          <w:tcPr>
            <w:tcW w:w="2693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7</w:t>
            </w:r>
          </w:p>
        </w:tc>
        <w:tc>
          <w:tcPr>
            <w:tcW w:w="2410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Economic-Technological Development Are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9.08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22</w:t>
            </w: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8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0.0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a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3D5E02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Economic-Technological Development Area</w:t>
            </w:r>
          </w:p>
        </w:tc>
        <w:tc>
          <w:tcPr>
            <w:tcW w:w="1134" w:type="dxa"/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07</w:t>
            </w:r>
          </w:p>
          <w:p w:rsidR="003D5E02" w:rsidRPr="00C93B6C" w:rsidRDefault="003D5E02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50</w:t>
            </w:r>
          </w:p>
          <w:p w:rsidR="003D5E02" w:rsidRPr="00C93B6C" w:rsidRDefault="003D5E02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.9</w:t>
            </w:r>
          </w:p>
        </w:tc>
        <w:tc>
          <w:tcPr>
            <w:tcW w:w="1134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3D5E02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Economic-Technological Development Are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07</w:t>
            </w:r>
          </w:p>
          <w:p w:rsidR="003D5E02" w:rsidRPr="00C93B6C" w:rsidRDefault="003D5E02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50</w:t>
            </w:r>
          </w:p>
          <w:p w:rsidR="003D5E02" w:rsidRPr="00C93B6C" w:rsidRDefault="003D5E02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4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1C4693" w:rsidRPr="00C93B6C" w:rsidRDefault="001C4693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1C4693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3D5E02" w:rsidP="001C4693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ianjin Economic-Technological Development Area</w:t>
            </w:r>
          </w:p>
        </w:tc>
        <w:tc>
          <w:tcPr>
            <w:tcW w:w="1134" w:type="dxa"/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Cs/>
                <w:snapToGrid/>
              </w:rPr>
            </w:pPr>
            <w:r w:rsidRPr="00C93B6C">
              <w:rPr>
                <w:rFonts w:cs="Times New Roman"/>
                <w:bCs/>
                <w:snapToGrid/>
              </w:rPr>
              <w:t>39.07</w:t>
            </w:r>
          </w:p>
          <w:p w:rsidR="003D5E02" w:rsidRPr="00C93B6C" w:rsidRDefault="003D5E02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  <w:snapToGrid/>
              </w:rPr>
            </w:pPr>
          </w:p>
        </w:tc>
        <w:tc>
          <w:tcPr>
            <w:tcW w:w="1275" w:type="dxa"/>
            <w:vAlign w:val="center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7.50</w:t>
            </w:r>
          </w:p>
          <w:p w:rsidR="003D5E02" w:rsidRPr="00C93B6C" w:rsidRDefault="003D5E02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0.9</w:t>
            </w:r>
          </w:p>
        </w:tc>
        <w:tc>
          <w:tcPr>
            <w:tcW w:w="1134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1C4693" w:rsidRPr="00C93B6C" w:rsidRDefault="001C4693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a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DF0325" w:rsidRPr="00C93B6C" w:rsidRDefault="00CE1424" w:rsidP="001C4693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4.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5.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9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1.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.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</w:t>
            </w:r>
            <w:r w:rsidRPr="00C93B6C">
              <w:rPr>
                <w:rFonts w:cs="Times New Roman" w:hint="eastAsia"/>
                <w:snapToGrid/>
              </w:rPr>
              <w:t>.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Nov</w:t>
            </w:r>
            <w:r w:rsidRPr="00C93B6C">
              <w:rPr>
                <w:rFonts w:cs="Times New Roman"/>
                <w:snapToGrid/>
              </w:rPr>
              <w:t xml:space="preserve"> 20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7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2005,Ja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6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.4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l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</w:tcPr>
          <w:p w:rsidR="00DF0325" w:rsidRPr="00C93B6C" w:rsidRDefault="00965163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>
                <w:fldData xml:space="preserve">PEVuZE5vdGU+PENpdGU+PEF1dGhvcj5DaGVuZzwvQXV0aG9yPjxZZWFyPjIwMTM8L1llYXI+PFJl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</w:fldData>
              </w:fldChar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begin">
                <w:fldData xml:space="preserve">PEVuZE5vdGU+PENpdGU+PEF1dGhvcj5DaGVuZzwvQXV0aG9yPjxZZWFyPjIwMTM8L1llYXI+PFJl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</w:fldData>
              </w:fldChar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.DATA </w:instrText>
            </w:r>
            <w:r w:rsidRPr="00C93B6C">
              <w:rPr>
                <w:rFonts w:cs="Times New Roman"/>
                <w:snapToGrid/>
                <w:color w:val="auto"/>
              </w:rPr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  <w:r w:rsidRPr="00C93B6C">
              <w:rPr>
                <w:rFonts w:cs="Times New Roman"/>
                <w:snapToGrid/>
                <w:color w:val="auto"/>
              </w:rPr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" w:tooltip="Cheng, 2013 #75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Cheng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inghua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0.0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6.33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5.7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.8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</w:t>
            </w:r>
            <w:r w:rsidR="008F6619" w:rsidRPr="00C93B6C">
              <w:rPr>
                <w:rFonts w:cs="Times New Roman"/>
                <w:snapToGrid/>
              </w:rPr>
              <w:t>2011 -</w:t>
            </w:r>
            <w:r w:rsidRPr="00C93B6C">
              <w:rPr>
                <w:rFonts w:cs="Times New Roman" w:hint="eastAsia"/>
                <w:snapToGrid/>
              </w:rPr>
              <w:t xml:space="preserve"> Jan </w:t>
            </w:r>
            <w:r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965163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Tsuen W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.4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.2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1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Pr="00C93B6C">
              <w:rPr>
                <w:rFonts w:cs="Times New Roman"/>
                <w:snapToGrid/>
              </w:rPr>
              <w:t>2004 - Oct 20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7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3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7.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</w:t>
            </w:r>
            <w:r w:rsidR="008F6619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 w:hint="eastAsia"/>
                <w:snapToGrid/>
              </w:rPr>
              <w:t xml:space="preserve"> Nov</w:t>
            </w:r>
            <w:r w:rsidRPr="00C93B6C">
              <w:rPr>
                <w:rFonts w:cs="Times New Roman"/>
                <w:snapToGrid/>
              </w:rPr>
              <w:t xml:space="preserve"> 2007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53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7</w:t>
            </w:r>
            <w:r w:rsidR="008F6619" w:rsidRPr="00C93B6C">
              <w:rPr>
                <w:rFonts w:cs="Times New Roman"/>
                <w:snapToGrid/>
              </w:rPr>
              <w:t xml:space="preserve"> -</w:t>
            </w:r>
            <w:r w:rsidRPr="00C93B6C">
              <w:rPr>
                <w:rFonts w:cs="Times New Roman"/>
                <w:snapToGrid/>
              </w:rPr>
              <w:t xml:space="preserve"> Jan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Apr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B21DCA" w:rsidRPr="00C93B6C" w:rsidRDefault="00B21DCA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</w:p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1DCA" w:rsidRPr="00C93B6C" w:rsidRDefault="00B21DC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1DCA" w:rsidRPr="00C93B6C" w:rsidRDefault="00B21DC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7.62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B21DCA" w:rsidRPr="00C93B6C" w:rsidRDefault="00B21DC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5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8F661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Pr="00C93B6C">
              <w:rPr>
                <w:rFonts w:cs="Times New Roman"/>
                <w:snapToGrid/>
              </w:rPr>
              <w:t xml:space="preserve">- </w:t>
            </w:r>
            <w:r w:rsidR="00DF0325" w:rsidRPr="00C93B6C">
              <w:rPr>
                <w:rFonts w:cs="Times New Roman" w:hint="eastAsia"/>
                <w:snapToGrid/>
              </w:rPr>
              <w:t xml:space="preserve">Aug </w:t>
            </w:r>
            <w:r w:rsidR="00DF0325" w:rsidRPr="00C93B6C">
              <w:rPr>
                <w:rFonts w:cs="Times New Roman"/>
                <w:snapToGrid/>
              </w:rPr>
              <w:t>2007,</w:t>
            </w:r>
            <w:r w:rsidR="00DF0325" w:rsidRPr="00C93B6C">
              <w:rPr>
                <w:rFonts w:cs="Times New Roman" w:hint="eastAsia"/>
                <w:snapToGrid/>
              </w:rPr>
              <w:t xml:space="preserve"> Oct</w:t>
            </w:r>
            <w:r w:rsidRPr="00C93B6C">
              <w:rPr>
                <w:rFonts w:cs="Times New Roman"/>
                <w:snapToGrid/>
              </w:rPr>
              <w:t xml:space="preserve"> -</w:t>
            </w:r>
            <w:r w:rsidR="00DF0325" w:rsidRPr="00C93B6C">
              <w:rPr>
                <w:rFonts w:cs="Times New Roman" w:hint="eastAsia"/>
                <w:snapToGrid/>
              </w:rPr>
              <w:t xml:space="preserve"> </w:t>
            </w:r>
            <w:r w:rsidR="00DF0325" w:rsidRPr="00C93B6C">
              <w:rPr>
                <w:rFonts w:cs="Times New Roman"/>
                <w:snapToGrid/>
              </w:rPr>
              <w:t>D</w:t>
            </w:r>
            <w:r w:rsidRPr="00C93B6C">
              <w:rPr>
                <w:rFonts w:cs="Times New Roman" w:hint="eastAsia"/>
                <w:snapToGrid/>
              </w:rPr>
              <w:t>ec</w:t>
            </w:r>
            <w:r w:rsidR="00DF0325" w:rsidRPr="00C93B6C">
              <w:rPr>
                <w:rFonts w:cs="Times New Roman"/>
                <w:snapToGrid/>
              </w:rPr>
              <w:t xml:space="preserve"> 2007,Jan 2008,</w:t>
            </w:r>
            <w:r w:rsidR="00DF0325" w:rsidRPr="00C93B6C">
              <w:rPr>
                <w:rFonts w:cs="Times New Roman" w:hint="eastAsia"/>
                <w:snapToGrid/>
              </w:rPr>
              <w:t xml:space="preserve"> Apr </w:t>
            </w:r>
            <w:r w:rsidRPr="00C93B6C">
              <w:rPr>
                <w:rFonts w:cs="Times New Roman"/>
                <w:snapToGrid/>
              </w:rPr>
              <w:t>-</w:t>
            </w:r>
            <w:r w:rsidR="00DF0325" w:rsidRPr="00C93B6C">
              <w:rPr>
                <w:rFonts w:cs="Times New Roman" w:hint="eastAsia"/>
                <w:snapToGrid/>
              </w:rPr>
              <w:t xml:space="preserve"> May </w:t>
            </w:r>
            <w:r w:rsidR="00DF0325"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Wang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Urumqi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9.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DF0325" w:rsidRPr="00C93B6C" w:rsidRDefault="00857234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08&lt;/Year&gt;&lt;RecNum&gt;1044&lt;/RecNum&gt;&lt;DisplayText&gt;(Li et al. 2008)&lt;/DisplayText&gt;&lt;record&gt;&lt;rec-number&gt;1044&lt;/rec-number&gt;&lt;foreign-keys&gt;&lt;key app="EN" db-id="stxvateertt0s2edfx25x9suzzv2frpztp5w"&gt;1044&lt;/key&gt;&lt;/foreign-keys&gt;&lt;ref-type name="Journal Article"&gt;17&lt;/ref-type&gt;&lt;contributors&gt;&lt;authors&gt;&lt;author&gt;Li, J.&lt;/author&gt;&lt;author&gt;Zhuang, G. S.&lt;/author&gt;&lt;author&gt;Huang, K.&lt;/author&gt;&lt;author&gt;Lin, Y. F.&lt;/author&gt;&lt;author&gt;Wang, Q. Z.&lt;/author&gt;&lt;author&gt;Guo, Y. H.&lt;/author&gt;&lt;author&gt;Guo, J. H.&lt;/author&gt;&lt;author&gt;Yu, S. L.&lt;/author&gt;&lt;author&gt;Cui, C. X.&lt;/author&gt;&lt;author&gt;Fu, J. S.&lt;/author&gt;&lt;/authors&gt;&lt;/contributors&gt;&lt;titles&gt;&lt;title&gt;The chemistry of heavy haze over Urumqi, Central Asia&lt;/title&gt;&lt;secondary-title&gt;Journal of Atmospheric Chemistry&lt;/secondary-title&gt;&lt;/titles&gt;&lt;periodical&gt;&lt;full-title&gt;Journal of Atmospheric Chemistry&lt;/full-title&gt;&lt;/periodical&gt;&lt;pages&gt;57-72&lt;/pages&gt;&lt;volume&gt;61&lt;/volume&gt;&lt;number&gt;1&lt;/number&gt;&lt;dates&gt;&lt;year&gt;2008&lt;/year&gt;&lt;pub-dates&gt;&lt;date&gt;Sep&lt;/date&gt;&lt;/pub-dates&gt;&lt;/dates&gt;&lt;isbn&gt;0167-7764&lt;/isbn&gt;&lt;accession-num&gt;WOS:000267662300004&lt;/accession-num&gt;&lt;urls&gt;&lt;related-urls&gt;&lt;url&gt;&amp;lt;Go to ISI&amp;gt;://WOS:000267662300004&lt;/url&gt;&lt;/related-urls&gt;&lt;/urls&gt;&lt;electronic-resource-num&gt;10.1007/s10874-009-9124-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3" w:tooltip="Li, 2008 #1044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08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8159A8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4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8159A8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8159A8" w:rsidRPr="00C93B6C" w:rsidRDefault="008159A8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1.6</w:t>
            </w:r>
          </w:p>
        </w:tc>
        <w:tc>
          <w:tcPr>
            <w:tcW w:w="1134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</w:t>
            </w:r>
            <w:r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8159A8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23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Dec 2007,Jan </w:t>
            </w:r>
            <w:r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8159A8" w:rsidRPr="00C93B6C" w:rsidRDefault="008159A8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8159A8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8159A8" w:rsidRPr="00C93B6C" w:rsidRDefault="008159A8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vAlign w:val="center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7.8</w:t>
            </w:r>
          </w:p>
        </w:tc>
        <w:tc>
          <w:tcPr>
            <w:tcW w:w="1134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</w:tcPr>
          <w:p w:rsidR="008159A8" w:rsidRPr="00C93B6C" w:rsidRDefault="008159A8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Urumq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43.8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87.62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8.5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3.8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8F661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4 -</w:t>
            </w:r>
            <w:r w:rsidR="00DF0325" w:rsidRPr="00C93B6C">
              <w:rPr>
                <w:rFonts w:cs="Times New Roman" w:hint="eastAsia"/>
                <w:snapToGrid/>
              </w:rPr>
              <w:t xml:space="preserve">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9124BA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Wuhan university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4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37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</w:tcPr>
          <w:p w:rsidR="00DF0325" w:rsidRPr="00C93B6C" w:rsidRDefault="007748B9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Cheng&lt;/Author&gt;&lt;Year&gt;2012&lt;/Year&gt;&lt;RecNum&gt;1045&lt;/RecNum&gt;&lt;DisplayText&gt;(Cheng et al. 2012)&lt;/DisplayText&gt;&lt;record&gt;&lt;rec-number&gt;1045&lt;/rec-number&gt;&lt;foreign-keys&gt;&lt;key app="EN" db-id="stxvateertt0s2edfx25x9suzzv2frpztp5w"&gt;1045&lt;/key&gt;&lt;/foreign-keys&gt;&lt;ref-type name="Journal Article"&gt;17&lt;/ref-type&gt;&lt;contributors&gt;&lt;authors&gt;&lt;author&gt;Cheng, M. C.&lt;/author&gt;&lt;author&gt;You, C. F.&lt;/author&gt;&lt;author&gt;Cao, J. J.&lt;/author&gt;&lt;author&gt;Jin, Z. D.&lt;/author&gt;&lt;/authors&gt;&lt;/contributors&gt;&lt;titles&gt;&lt;title&gt;Spatial and seasonal variability of water-soluble ions in PM2.5 aerosols in 14 major cities in China&lt;/title&gt;&lt;secondary-title&gt;Atmospheric Environment&lt;/secondary-title&gt;&lt;/titles&gt;&lt;periodical&gt;&lt;full-title&gt;Atmospheric Environment&lt;/full-title&gt;&lt;/periodical&gt;&lt;pages&gt;182-192&lt;/pages&gt;&lt;volume&gt;60&lt;/volume&gt;&lt;dates&gt;&lt;year&gt;2012&lt;/year&gt;&lt;pub-dates&gt;&lt;date&gt;Dec&lt;/date&gt;&lt;/pub-dates&gt;&lt;/dates&gt;&lt;isbn&gt;1352-2310&lt;/isbn&gt;&lt;accession-num&gt;WOS:000309789800020&lt;/accession-num&gt;&lt;urls&gt;&lt;related-urls&gt;&lt;url&gt;&amp;lt;Go to ISI&amp;gt;://WOS:000309789800020&lt;/url&gt;&lt;/related-urls&gt;&lt;/urls&gt;&lt;electronic-resource-num&gt;10.1016/j.atmosenv.2012.06.037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" w:tooltip="Cheng, 2012 #1045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Cheng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Wuhan 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4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37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3.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Wuhan university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0.54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4.37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8F6619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11,Jan -</w:t>
            </w:r>
            <w:r w:rsidR="00DF0325" w:rsidRPr="00C93B6C">
              <w:rPr>
                <w:rFonts w:cs="Times New Roman" w:hint="eastAsia"/>
                <w:snapToGrid/>
              </w:rPr>
              <w:t xml:space="preserve"> Feb </w:t>
            </w:r>
            <w:r w:rsidR="00DF0325"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Wuhan 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1DCA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0.54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B21DCA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4.37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Dec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11,</w:t>
            </w:r>
            <w:r w:rsidR="008F6619" w:rsidRPr="00C93B6C">
              <w:rPr>
                <w:rFonts w:cs="Times New Roman" w:hint="eastAsia"/>
                <w:snapToGrid/>
              </w:rPr>
              <w:t xml:space="preserve"> Jan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="008F6619" w:rsidRPr="00C93B6C">
              <w:rPr>
                <w:rFonts w:cs="Times New Roman" w:hint="eastAsia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Feb </w:t>
            </w:r>
            <w:r w:rsidRPr="00C93B6C">
              <w:rPr>
                <w:rFonts w:cs="Times New Roman"/>
                <w:snapToGrid/>
              </w:rPr>
              <w:t>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7748B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43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8.08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3.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8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2</w:t>
            </w:r>
          </w:p>
        </w:tc>
        <w:tc>
          <w:tcPr>
            <w:tcW w:w="2410" w:type="dxa"/>
          </w:tcPr>
          <w:p w:rsidR="00DF0325" w:rsidRPr="00C93B6C" w:rsidRDefault="00857234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Yin&lt;/Author&gt;&lt;Year&gt;2012&lt;/Year&gt;&lt;RecNum&gt;1033&lt;/RecNum&gt;&lt;DisplayText&gt;(Yin et al. 2012)&lt;/DisplayText&gt;&lt;record&gt;&lt;rec-number&gt;1033&lt;/rec-number&gt;&lt;foreign-keys&gt;&lt;key app="EN" db-id="stxvateertt0s2edfx25x9suzzv2frpztp5w"&gt;1033&lt;/key&gt;&lt;/foreign-keys&gt;&lt;ref-type name="Journal Article"&gt;17&lt;/ref-type&gt;&lt;contributors&gt;&lt;authors&gt;&lt;author&gt;Yin, L. Q.&lt;/author&gt;&lt;author&gt;Niu, Z. C.&lt;/author&gt;&lt;author&gt;Chen, X. Q.&lt;/author&gt;&lt;author&gt;Chen, J. S.&lt;/author&gt;&lt;author&gt;Xu, L. L.&lt;/author&gt;&lt;author&gt;Zhang, F. W.&lt;/author&gt;&lt;/authors&gt;&lt;/contributors&gt;&lt;titles&gt;&lt;title&gt;Chemical compositions of PM2.5 aerosol during haze periods in the mountainous city of Yong&amp;apos;an, China&lt;/title&gt;&lt;secondary-title&gt;Journal of Environmental Sciences&lt;/secondary-title&gt;&lt;/titles&gt;&lt;periodical&gt;&lt;full-title&gt;Journal of Environmental Sciences&lt;/full-title&gt;&lt;/periodical&gt;&lt;pages&gt;1225-1233&lt;/pages&gt;&lt;volume&gt;24&lt;/volume&gt;&lt;number&gt;7&lt;/number&gt;&lt;dates&gt;&lt;year&gt;2012&lt;/year&gt;&lt;/dates&gt;&lt;isbn&gt;1001-0742&lt;/isbn&gt;&lt;accession-num&gt;WOS:000306581100010&lt;/accession-num&gt;&lt;urls&gt;&lt;related-urls&gt;&lt;url&gt;&amp;lt;Go to ISI&amp;gt;://WOS:000306581100010&lt;/url&gt;&lt;/related-urls&gt;&lt;/urls&gt;&lt;electronic-resource-num&gt;10.1016/s1001-0742(11)60940-6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1" w:tooltip="Yin, 2012 #1033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Yin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6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8.06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12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Niu et al.,201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58 </w:t>
            </w:r>
          </w:p>
          <w:p w:rsidR="00A70C5F" w:rsidRPr="00C93B6C" w:rsidRDefault="00A70C5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A70C5F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8.09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3.8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8F6619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</w:t>
            </w:r>
            <w:r w:rsidRPr="00C93B6C">
              <w:rPr>
                <w:rFonts w:cs="Times New Roman"/>
                <w:snapToGrid/>
              </w:rPr>
              <w:t>009,Jul 2009,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2009,Jan 2010</w:t>
            </w:r>
          </w:p>
        </w:tc>
        <w:tc>
          <w:tcPr>
            <w:tcW w:w="2410" w:type="dxa"/>
          </w:tcPr>
          <w:p w:rsidR="00DF0325" w:rsidRPr="00C93B6C" w:rsidRDefault="00857234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1&lt;/Year&gt;&lt;RecNum&gt;1046&lt;/RecNum&gt;&lt;DisplayText&gt;(Zhang et al. 2011)&lt;/DisplayText&gt;&lt;record&gt;&lt;rec-number&gt;1046&lt;/rec-number&gt;&lt;foreign-keys&gt;&lt;key app="EN" db-id="stxvateertt0s2edfx25x9suzzv2frpztp5w"&gt;1046&lt;/key&gt;&lt;/foreign-keys&gt;&lt;ref-type name="Journal Article"&gt;17&lt;/ref-type&gt;&lt;contributors&gt;&lt;authors&gt;&lt;author&gt;Zhang, F. W.&lt;/author&gt;&lt;author&gt;Zhao, J. P.&lt;/author&gt;&lt;author&gt;Chen, J. S.&lt;/author&gt;&lt;author&gt;Xu, Y.&lt;/author&gt;&lt;author&gt;Xu, L. L.&lt;/author&gt;&lt;/authors&gt;&lt;/contributors&gt;&lt;titles&gt;&lt;title&gt;Pollution characteristics of organic and elemental carbon in PM2.5 in Xiamen, China&lt;/title&gt;&lt;secondary-title&gt;Journal of Environmental Sciences&lt;/secondary-title&gt;&lt;/titles&gt;&lt;periodical&gt;&lt;full-title&gt;Journal of Environmental Sciences&lt;/full-title&gt;&lt;/periodical&gt;&lt;pages&gt;1342-1349&lt;/pages&gt;&lt;volume&gt;23&lt;/volume&gt;&lt;number&gt;8&lt;/number&gt;&lt;dates&gt;&lt;year&gt;2011&lt;/year&gt;&lt;/dates&gt;&lt;isbn&gt;1001-0742&lt;/isbn&gt;&lt;accession-num&gt;WOS:000294315100015&lt;/accession-num&gt;&lt;urls&gt;&lt;related-urls&gt;&lt;url&gt;&amp;lt;Go to ISI&amp;gt;://WOS:000294315100015&lt;/url&gt;&lt;/related-urls&gt;&lt;/urls&gt;&lt;electronic-resource-num&gt;10.1016/s1001-0742(10)60559-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5" w:tooltip="Zhang, 2011 #1046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1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35748F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4.48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35748F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8.04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4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8F6619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</w:t>
            </w:r>
            <w:r w:rsidRPr="00C93B6C">
              <w:rPr>
                <w:rFonts w:cs="Times New Roman"/>
                <w:snapToGrid/>
              </w:rPr>
              <w:t>009,Jul 2009,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2009,Jan 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58 </w:t>
            </w:r>
          </w:p>
          <w:p w:rsidR="00A70C5F" w:rsidRPr="00C93B6C" w:rsidRDefault="00A70C5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275" w:type="dxa"/>
            <w:vAlign w:val="center"/>
          </w:tcPr>
          <w:p w:rsidR="00A70C5F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8.11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2.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8F6619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</w:t>
            </w:r>
            <w:r w:rsidRPr="00C93B6C">
              <w:rPr>
                <w:rFonts w:cs="Times New Roman"/>
                <w:snapToGrid/>
              </w:rPr>
              <w:t>009,Jul 2009,</w:t>
            </w:r>
          </w:p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 2009,Jan 2010</w:t>
            </w:r>
          </w:p>
        </w:tc>
        <w:tc>
          <w:tcPr>
            <w:tcW w:w="2410" w:type="dxa"/>
          </w:tcPr>
          <w:p w:rsidR="00DF0325" w:rsidRPr="00C93B6C" w:rsidRDefault="00857234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43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8.08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3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8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11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hen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.2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5A6E3F" w:rsidRPr="00C93B6C">
              <w:rPr>
                <w:rFonts w:cs="Times New Roman"/>
                <w:snapToGrid/>
                <w:color w:val="auto"/>
              </w:rPr>
              <w:t>Wang</w:t>
            </w:r>
            <w:r w:rsidRPr="00C93B6C">
              <w:rPr>
                <w:rFonts w:cs="Times New Roman"/>
                <w:snapToGrid/>
                <w:color w:val="auto"/>
              </w:rPr>
              <w:t xml:space="preserve"> et al.,200</w:t>
            </w:r>
            <w:r w:rsidR="00236D7A" w:rsidRPr="00C93B6C">
              <w:rPr>
                <w:rFonts w:cs="Times New Roman"/>
                <w:snapToGrid/>
                <w:color w:val="auto"/>
              </w:rPr>
              <w:t>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.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="00236D7A" w:rsidRPr="00C93B6C">
              <w:rPr>
                <w:rFonts w:cs="Times New Roman"/>
                <w:snapToGrid/>
                <w:color w:val="auto"/>
              </w:rPr>
              <w:t xml:space="preserve"> Wang </w:t>
            </w:r>
            <w:r w:rsidRPr="00C93B6C">
              <w:rPr>
                <w:rFonts w:cs="Times New Roman"/>
                <w:snapToGrid/>
                <w:color w:val="auto"/>
              </w:rPr>
              <w:t>et al.,200</w:t>
            </w:r>
            <w:r w:rsidR="00236D7A" w:rsidRPr="00C93B6C">
              <w:rPr>
                <w:rFonts w:cs="Times New Roman"/>
                <w:snapToGrid/>
                <w:color w:val="auto"/>
              </w:rPr>
              <w:t>3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.22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.54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2009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uang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1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.7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n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Aug </w:t>
            </w:r>
            <w:r w:rsidRPr="00C93B6C">
              <w:rPr>
                <w:rFonts w:cs="Times New Roman"/>
                <w:snapToGrid/>
              </w:rPr>
              <w:t>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uang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.3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86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Sep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Nov </w:t>
            </w:r>
            <w:r w:rsidRPr="00C93B6C">
              <w:rPr>
                <w:rFonts w:cs="Times New Roman"/>
                <w:snapToGrid/>
              </w:rPr>
              <w:t>2009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uang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.8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7.6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8F661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9,Ja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 xml:space="preserve">- </w:t>
            </w:r>
            <w:r w:rsidR="00DF0325" w:rsidRPr="00C93B6C">
              <w:rPr>
                <w:rFonts w:cs="Times New Roman" w:hint="eastAsia"/>
                <w:snapToGrid/>
              </w:rPr>
              <w:t xml:space="preserve">Feb </w:t>
            </w:r>
            <w:r w:rsidR="00DF0325"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uang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2.06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8.80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.6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.91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May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uang et al.,2007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Jime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5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9.7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 xml:space="preserve">- </w:t>
            </w:r>
            <w:r w:rsidRPr="00C93B6C">
              <w:rPr>
                <w:rFonts w:cs="Times New Roman" w:hint="eastAsia"/>
                <w:snapToGrid/>
              </w:rPr>
              <w:t xml:space="preserve">May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24136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2&lt;/Year&gt;&lt;RecNum&gt;1029&lt;/RecNum&gt;&lt;DisplayText&gt;(Zhang et al. 2012a)&lt;/DisplayText&gt;&lt;record&gt;&lt;rec-number&gt;1029&lt;/rec-number&gt;&lt;foreign-keys&gt;&lt;key app="EN" db-id="stxvateertt0s2edfx25x9suzzv2frpztp5w"&gt;1029&lt;/key&gt;&lt;/foreign-keys&gt;&lt;ref-type name="Journal Article"&gt;17&lt;/ref-type&gt;&lt;contributors&gt;&lt;authors&gt;&lt;author&gt;Zhang, F. W.&lt;/author&gt;&lt;author&gt;Xu, L. L.&lt;/author&gt;&lt;author&gt;Chen, J. S.&lt;/author&gt;&lt;author&gt;Yu, Y. K.&lt;/author&gt;&lt;author&gt;Niu, Z. C.&lt;/author&gt;&lt;author&gt;Yin, L. Q.&lt;/author&gt;&lt;/authors&gt;&lt;/contributors&gt;&lt;titles&gt;&lt;title&gt;Chemical compositions and extinction coefficients of PM2.5 in peri-urban of Xiamen, China, during June 2009-May 2010&lt;/title&gt;&lt;secondary-title&gt;Atmospheric Research&lt;/secondary-title&gt;&lt;/titles&gt;&lt;periodical&gt;&lt;full-title&gt;Atmospheric Research&lt;/full-title&gt;&lt;abbr-1&gt;Atmos. Res.&lt;/abbr-1&gt;&lt;/periodical&gt;&lt;pages&gt;150-158&lt;/pages&gt;&lt;volume&gt;106&lt;/volume&gt;&lt;dates&gt;&lt;year&gt;2012&lt;/year&gt;&lt;pub-dates&gt;&lt;date&gt;Mar&lt;/date&gt;&lt;/pub-dates&gt;&lt;/dates&gt;&lt;isbn&gt;0169-8095&lt;/isbn&gt;&lt;accession-num&gt;WOS:000300802200013&lt;/accession-num&gt;&lt;urls&gt;&lt;related-urls&gt;&lt;url&gt;&amp;lt;Go to ISI&amp;gt;://WOS:000300802200013&lt;/url&gt;&lt;/related-urls&gt;&lt;/urls&gt;&lt;electronic-resource-num&gt;10.1016/j.atmosres.2011.12.005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4" w:tooltip="Zhang, 2012 #1029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2a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Jimei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58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62.2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Jun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Aug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9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24136D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me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Jimei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5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3.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Sep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24136D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Xiamen</w:t>
            </w:r>
            <w:r w:rsidRPr="00C93B6C">
              <w:rPr>
                <w:rFonts w:cs="Times New Roman"/>
                <w:b w:val="0"/>
                <w:bCs w:val="0"/>
                <w:snapToGrid/>
              </w:rPr>
              <w:t xml:space="preserve"> Jimei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4.58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50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Dec 2009,Jan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Feb</w:t>
            </w:r>
            <w:r w:rsidRPr="00C93B6C">
              <w:rPr>
                <w:rFonts w:cs="Times New Roman" w:hint="eastAsia"/>
                <w:snapToGrid/>
              </w:rPr>
              <w:t xml:space="preserve"> </w:t>
            </w:r>
            <w:r w:rsidRPr="00C93B6C">
              <w:rPr>
                <w:rFonts w:cs="Times New Roman"/>
                <w:snapToGrid/>
              </w:rPr>
              <w:t>20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24136D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4.31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8.95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6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4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C262D9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Huang&lt;/Author&gt;&lt;Year&gt;2012&lt;/Year&gt;&lt;RecNum&gt;850&lt;/RecNum&gt;&lt;DisplayText&gt;(Huang et al. 2012)&lt;/DisplayText&gt;&lt;record&gt;&lt;rec-number&gt;850&lt;/rec-number&gt;&lt;foreign-keys&gt;&lt;key app="EN" db-id="stxvateertt0s2edfx25x9suzzv2frpztp5w"&gt;850&lt;/key&gt;&lt;/foreign-keys&gt;&lt;ref-type name="Journal Article"&gt;17&lt;/ref-type&gt;&lt;contributors&gt;&lt;authors&gt;&lt;author&gt;Huang, W.&lt;/author&gt;&lt;author&gt;Wang, G. F.&lt;/author&gt;&lt;author&gt;Lu, S. E.&lt;/author&gt;&lt;author&gt;Kipen, H.&lt;/author&gt;&lt;author&gt;Wang, Y. D.&lt;/author&gt;&lt;author&gt;Hu, M.&lt;/author&gt;&lt;author&gt;Lin, W. W.&lt;/author&gt;&lt;author&gt;Rich, D.&lt;/author&gt;&lt;author&gt;Ohman-Strickland, P.&lt;/author&gt;&lt;author&gt;Diehl, S. R.&lt;/author&gt;&lt;author&gt;Zhu, P.&lt;/author&gt;&lt;author&gt;Tong, J.&lt;/author&gt;&lt;author&gt;Gong, J. C.&lt;/author&gt;&lt;author&gt;Zhu, T.&lt;/author&gt;&lt;author&gt;Zhang, J. F.&lt;/author&gt;&lt;/authors&gt;&lt;/contributors&gt;&lt;titles&gt;&lt;title&gt;Inflammatory and Oxidative Stress Responses of Healthy Young Adults to Changes in Air Quality during the Beijing Olympics&lt;/title&gt;&lt;secondary-title&gt;American Journal of Respiratory and Critical Care Medicine&lt;/secondary-title&gt;&lt;/titles&gt;&lt;periodical&gt;&lt;full-title&gt;American Journal of Respiratory and Critical Care Medicine&lt;/full-title&gt;&lt;/periodical&gt;&lt;pages&gt;1150-1159&lt;/pages&gt;&lt;volume&gt;186&lt;/volume&gt;&lt;number&gt;11&lt;/number&gt;&lt;dates&gt;&lt;year&gt;2012&lt;/year&gt;&lt;pub-dates&gt;&lt;date&gt;Dec&lt;/date&gt;&lt;/pub-dates&gt;&lt;/dates&gt;&lt;isbn&gt;1073-449X&lt;/isbn&gt;&lt;accession-num&gt;WOS:000312040600020&lt;/accession-num&gt;&lt;urls&gt;&lt;related-urls&gt;&lt;url&gt;&amp;lt;Go to ISI&amp;gt;://WOS:000312040600020&lt;/url&gt;&lt;/related-urls&gt;&lt;/urls&gt;&lt;electronic-resource-num&gt;10.1164/rccm.201205-0850OC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0" w:tooltip="Huang, 2012 #85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Huang et al. 2012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4.30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8.95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8.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Guo et al.,2009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4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9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6.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4.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C262D9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Zhang&lt;/Author&gt;&lt;Year&gt;2012&lt;/Year&gt;&lt;RecNum&gt;1011&lt;/RecNum&gt;&lt;DisplayText&gt;(Zhang et al. 2012b)&lt;/DisplayText&gt;&lt;record&gt;&lt;rec-number&gt;1011&lt;/rec-number&gt;&lt;foreign-keys&gt;&lt;key app="EN" db-id="stxvateertt0s2edfx25x9suzzv2frpztp5w"&gt;1011&lt;/key&gt;&lt;/foreign-keys&gt;&lt;ref-type name="Journal Article"&gt;17&lt;/ref-type&gt;&lt;contributors&gt;&lt;authors&gt;&lt;author&gt;Zhang, R. J.&lt;/author&gt;&lt;author&gt;Tao, J.&lt;/author&gt;&lt;author&gt;Ho, K. F.&lt;/author&gt;&lt;author&gt;Shen, Z. X.&lt;/author&gt;&lt;author&gt;Wang, G. H.&lt;/author&gt;&lt;author&gt;Cao, J. J.&lt;/author&gt;&lt;author&gt;Liu, S. X.&lt;/author&gt;&lt;author&gt;Zhang, L. M.&lt;/author&gt;&lt;author&gt;Lee, S. C.&lt;/author&gt;&lt;/authors&gt;&lt;/contributors&gt;&lt;titles&gt;&lt;title&gt;Characterization of Atmospheric Organic and Elemental Carbon of PM2.5 in a Typical Semi-Arid Area of Northeastern China&lt;/title&gt;&lt;secondary-title&gt;Aerosol and Air Quality Research&lt;/secondary-title&gt;&lt;/titles&gt;&lt;periodical&gt;&lt;full-title&gt;Aerosol and Air Quality Research&lt;/full-title&gt;&lt;abbr-1&gt;Aerosol Air Qual. Res.&lt;/abbr-1&gt;&lt;/periodical&gt;&lt;pages&gt;792-802&lt;/pages&gt;&lt;volume&gt;12&lt;/volume&gt;&lt;number&gt;5&lt;/number&gt;&lt;dates&gt;&lt;year&gt;2012&lt;/year&gt;&lt;pub-dates&gt;&lt;date&gt;Oct&lt;/date&gt;&lt;/pub-dates&gt;&lt;/dates&gt;&lt;isbn&gt;1680-8584&lt;/isbn&gt;&lt;accession-num&gt;WOS:000308976500009&lt;/accession-num&gt;&lt;urls&gt;&lt;related-urls&gt;&lt;url&gt;&amp;lt;Go to ISI&amp;gt;://WOS:000308976500009&lt;/url&gt;&lt;/related-urls&gt;&lt;/urls&gt;&lt;electronic-resource-num&gt;10.4209/aaqr.2011.07.0110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57" w:tooltip="Zhang, 2012 #101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Zhang et al. 2012b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7.28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2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>(Qiao et al.,2014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47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.5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</w:t>
            </w:r>
            <w:r w:rsidRPr="00C93B6C">
              <w:rPr>
                <w:rFonts w:cs="Times New Roman"/>
                <w:snapToGrid/>
              </w:rPr>
              <w:t>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8.683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3.82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0.18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49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12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.131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52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35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2.03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.63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1.66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59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7.50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83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0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.14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6.38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69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9.27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.6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04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2.449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8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32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83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5.99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7</w:t>
            </w:r>
          </w:p>
        </w:tc>
        <w:tc>
          <w:tcPr>
            <w:tcW w:w="2693" w:type="dxa"/>
          </w:tcPr>
          <w:p w:rsidR="00DF0325" w:rsidRPr="00C93B6C" w:rsidRDefault="008F6619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DF0325" w:rsidRPr="00C93B6C">
              <w:rPr>
                <w:rFonts w:cs="Times New Roman" w:hint="eastAsia"/>
                <w:snapToGrid/>
              </w:rPr>
              <w:t xml:space="preserve"> 20</w:t>
            </w:r>
            <w:r w:rsidR="00DF0325"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2.64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7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4.49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91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0.63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66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7.261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57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4.72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92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933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5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7.61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68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3.01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73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3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1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9.30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8.6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0.23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.53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9.98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84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4.12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58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1.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24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4.81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6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6.40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.453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5.31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.41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9.716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.234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0.39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1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5.959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.84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7.73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7.57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06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3.30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3.23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7.213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5.71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1.6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551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4.1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39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95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56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8.52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86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8.33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.49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3.59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.8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1.65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99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5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9.224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2.083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3.2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2.20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8.59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1.30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4.21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46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6.902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32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9.07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87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9.012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51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2.72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1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4.799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449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.54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72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7.488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581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3.61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5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4.44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38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958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84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6.7</w:t>
            </w:r>
            <w:r w:rsidRPr="00C93B6C">
              <w:rPr>
                <w:rFonts w:cs="Times New Roman"/>
                <w:snapToGrid/>
              </w:rPr>
              <w:t>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4.5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8.7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87.3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a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35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08.95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39.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8</w:t>
            </w:r>
          </w:p>
        </w:tc>
        <w:tc>
          <w:tcPr>
            <w:tcW w:w="2410" w:type="dxa"/>
          </w:tcPr>
          <w:p w:rsidR="00DF0325" w:rsidRPr="00C93B6C" w:rsidRDefault="002C628A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.36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0.0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ep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BE239D" w:rsidP="00E06AA5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Li&lt;/Author&gt;&lt;Year&gt;2013&lt;/Year&gt;&lt;RecNum&gt;431&lt;/RecNum&gt;&lt;DisplayText&gt;(Li et al. 2013b)&lt;/DisplayText&gt;&lt;record&gt;&lt;rec-number&gt;431&lt;/rec-number&gt;&lt;foreign-keys&gt;&lt;key app="EN" db-id="stxvateertt0s2edfx25x9suzzv2frpztp5w"&gt;431&lt;/key&gt;&lt;/foreign-keys&gt;&lt;ref-type name="Journal Article"&gt;17&lt;/ref-type&gt;&lt;contributors&gt;&lt;authors&gt;&lt;author&gt;Li, X. R.&lt;/author&gt;&lt;author&gt;Wang, L. L.&lt;/author&gt;&lt;author&gt;Ji, D. S.&lt;/author&gt;&lt;author&gt;Wen, T. X.&lt;/author&gt;&lt;author&gt;Pan, Y. P.&lt;/author&gt;&lt;author&gt;Sun, Y.&lt;/author&gt;&lt;author&gt;Wang, Y. S.&lt;/author&gt;&lt;/authors&gt;&lt;/contributors&gt;&lt;titles&gt;&lt;title&gt;Characterization of the size-segregated water-soluble inorganic ions in the Jing-Jin-Ji urban agglomeration: Spatial/temporal variability, size distribution and sources&lt;/title&gt;&lt;secondary-title&gt;Atmospheric Environment&lt;/secondary-title&gt;&lt;/titles&gt;&lt;periodical&gt;&lt;full-title&gt;Atmospheric Environment&lt;/full-title&gt;&lt;/periodical&gt;&lt;pages&gt;250-259&lt;/pages&gt;&lt;volume&gt;77&lt;/volume&gt;&lt;dates&gt;&lt;year&gt;2013&lt;/year&gt;&lt;pub-dates&gt;&lt;date&gt;Oct&lt;/date&gt;&lt;/pub-dates&gt;&lt;/dates&gt;&lt;isbn&gt;1352-2310&lt;/isbn&gt;&lt;accession-num&gt;WOS:000324848500026&lt;/accession-num&gt;&lt;urls&gt;&lt;related-urls&gt;&lt;url&gt;&amp;lt;Go to ISI&amp;gt;://WOS:000324848500026&lt;/url&gt;&lt;/related-urls&gt;&lt;/urls&gt;&lt;electronic-resource-num&gt;10.1016/j.atmosenv.2013.03.042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25" w:tooltip="Li, 2013 #43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Li et al. 2013b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92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99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9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6.9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.08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Nov 2009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3.117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07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09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.39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.01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an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14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Feb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66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.1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8F6619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r</w:t>
            </w:r>
            <w:r w:rsidR="00DF0325" w:rsidRPr="00C93B6C">
              <w:rPr>
                <w:rFonts w:cs="Times New Roman" w:hint="eastAsia"/>
                <w:snapToGrid/>
              </w:rPr>
              <w:t xml:space="preserve"> 20</w:t>
            </w:r>
            <w:r w:rsidR="00DF0325"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1.22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58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Apr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8.007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5.33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May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6.19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9.42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n</w:t>
            </w:r>
            <w:r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40.7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8.39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Jul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6.402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2.692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Aug 20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7.17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186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S</w:t>
            </w:r>
            <w:r w:rsidRPr="00C93B6C">
              <w:rPr>
                <w:rFonts w:cs="Times New Roman"/>
                <w:snapToGrid/>
              </w:rPr>
              <w:t>ep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1.382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02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Oct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2.4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02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Nov</w:t>
            </w:r>
            <w:r w:rsidRPr="00C93B6C">
              <w:rPr>
                <w:rFonts w:cs="Times New Roman" w:hint="eastAsia"/>
                <w:snapToGrid/>
              </w:rPr>
              <w:t xml:space="preserve">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Xinglong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0.38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7.57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82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>0.0225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Dec 20</w:t>
            </w:r>
            <w:r w:rsidRPr="00C93B6C">
              <w:rPr>
                <w:rFonts w:cs="Times New Roman"/>
                <w:snapToGrid/>
              </w:rPr>
              <w:t>10</w:t>
            </w:r>
          </w:p>
        </w:tc>
        <w:tc>
          <w:tcPr>
            <w:tcW w:w="2410" w:type="dxa"/>
          </w:tcPr>
          <w:p w:rsidR="00DF0325" w:rsidRPr="00C93B6C" w:rsidRDefault="00314B5F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 w:cs="Times New Roman"/>
                <w:snapToGrid/>
                <w:color w:val="auto"/>
                <w:lang w:eastAsia="zh-CN"/>
              </w:rPr>
            </w:pPr>
            <w:r w:rsidRPr="00C93B6C">
              <w:rPr>
                <w:rFonts w:eastAsiaTheme="minorEastAsia" w:cs="Times New Roman" w:hint="eastAsia"/>
                <w:snapToGrid/>
                <w:color w:val="auto"/>
                <w:lang w:eastAsia="zh-CN"/>
              </w:rPr>
              <w:t>同上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Yongan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5.97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7.36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4.1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Apr 2007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Jun </w:t>
            </w:r>
            <w:r w:rsidRPr="00C93B6C">
              <w:rPr>
                <w:rFonts w:cs="Times New Roman"/>
                <w:snapToGrid/>
              </w:rPr>
              <w:t>2008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Yin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Yulin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8.29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09.74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83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Mar </w:t>
            </w:r>
            <w:r w:rsidR="008F6619" w:rsidRPr="00C93B6C">
              <w:rPr>
                <w:rFonts w:cs="Times New Roman"/>
                <w:snapToGrid/>
              </w:rPr>
              <w:t xml:space="preserve">- </w:t>
            </w:r>
            <w:r w:rsidRPr="00C93B6C">
              <w:rPr>
                <w:rFonts w:cs="Times New Roman" w:hint="eastAsia"/>
                <w:snapToGrid/>
              </w:rPr>
              <w:t xml:space="preserve">Apr </w:t>
            </w:r>
            <w:r w:rsidRPr="00C93B6C">
              <w:rPr>
                <w:rFonts w:cs="Times New Roman"/>
                <w:snapToGrid/>
              </w:rPr>
              <w:t>2007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Deng et al.,2011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Zhengz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ho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4.78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68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0.2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t>(Guo et al.,2009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Zhengz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ho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34.80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52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75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5.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5.6</w:t>
            </w: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10</w:t>
            </w:r>
          </w:p>
        </w:tc>
        <w:tc>
          <w:tcPr>
            <w:tcW w:w="2410" w:type="dxa"/>
          </w:tcPr>
          <w:p w:rsidR="00DF0325" w:rsidRPr="00C93B6C" w:rsidRDefault="000011D0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Geng&lt;/Author&gt;&lt;Year&gt;2013&lt;/Year&gt;&lt;RecNum&gt;1050&lt;/RecNum&gt;&lt;DisplayText&gt;(Geng et al. 2013)&lt;/DisplayText&gt;&lt;record&gt;&lt;rec-number&gt;1050&lt;/rec-number&gt;&lt;foreign-keys&gt;&lt;key app="EN" db-id="stxvateertt0s2edfx25x9suzzv2frpztp5w"&gt;1050&lt;/key&gt;&lt;/foreign-keys&gt;&lt;ref-type name="Journal Article"&gt;17&lt;/ref-type&gt;&lt;contributors&gt;&lt;authors&gt;&lt;author&gt;Geng, N. B.&lt;/author&gt;&lt;author&gt;Wang, J.&lt;/author&gt;&lt;author&gt;Xu, Y. F.&lt;/author&gt;&lt;author&gt;Zhang, W. D.&lt;/author&gt;&lt;author&gt;Chen, C.&lt;/author&gt;&lt;author&gt;Zhang, R. Q.&lt;/author&gt;&lt;/authors&gt;&lt;/contributors&gt;&lt;titles&gt;&lt;title&gt;PM2.5 in an industrial district of Zhengzhou, China: Chemical composition and source apportionment&lt;/title&gt;&lt;secondary-title&gt;Particuology&lt;/secondary-title&gt;&lt;/titles&gt;&lt;periodical&gt;&lt;full-title&gt;Particuology&lt;/full-title&gt;&lt;/periodical&gt;&lt;pages&gt;99-109&lt;/pages&gt;&lt;volume&gt;11&lt;/volume&gt;&lt;number&gt;1&lt;/number&gt;&lt;dates&gt;&lt;year&gt;2013&lt;/year&gt;&lt;pub-dates&gt;&lt;date&gt;Feb&lt;/date&gt;&lt;/pub-dates&gt;&lt;/dates&gt;&lt;isbn&gt;1674-2001&lt;/isbn&gt;&lt;accession-num&gt;WOS:000315321300015&lt;/accession-num&gt;&lt;urls&gt;&lt;related-urls&gt;&lt;url&gt;&amp;lt;Go to ISI&amp;gt;://WOS:000315321300015&lt;/url&gt;&lt;/related-urls&gt;&lt;/urls&gt;&lt;electronic-resource-num&gt;10.1016/j.partic.2012.08.004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12" w:tooltip="Geng, 2013 #1050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Geng et al. 2013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Zhengz</w:t>
            </w:r>
            <w:r w:rsidRPr="00C93B6C">
              <w:rPr>
                <w:rFonts w:cs="Times New Roman"/>
                <w:b w:val="0"/>
                <w:bCs w:val="0"/>
                <w:snapToGrid/>
              </w:rPr>
              <w:t>ho</w:t>
            </w:r>
            <w:r w:rsidRPr="00C93B6C">
              <w:rPr>
                <w:rFonts w:cs="Times New Roman" w:hint="eastAsia"/>
                <w:b w:val="0"/>
                <w:bCs w:val="0"/>
                <w:snapToGrid/>
              </w:rPr>
              <w:t>u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34.8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1</w:t>
            </w:r>
            <w:r w:rsidRPr="00C93B6C">
              <w:rPr>
                <w:rFonts w:cs="Times New Roman"/>
                <w:snapToGrid/>
              </w:rPr>
              <w:t>3</w:t>
            </w:r>
            <w:r w:rsidRPr="00C93B6C">
              <w:rPr>
                <w:rFonts w:cs="Times New Roman" w:hint="eastAsia"/>
                <w:snapToGrid/>
              </w:rPr>
              <w:t>.7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45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6.5</w:t>
            </w: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2006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-</w:t>
            </w:r>
            <w:r w:rsidR="008F6619" w:rsidRPr="00C93B6C">
              <w:rPr>
                <w:rFonts w:cs="Times New Roman"/>
                <w:snapToGrid/>
              </w:rPr>
              <w:t xml:space="preserve"> </w:t>
            </w:r>
            <w:r w:rsidRPr="00C93B6C">
              <w:rPr>
                <w:rFonts w:cs="Times New Roman" w:hint="eastAsia"/>
                <w:snapToGrid/>
              </w:rPr>
              <w:t>2007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Zhang et al.,2012</w:t>
            </w:r>
            <w:r w:rsidR="00121CB3" w:rsidRPr="00C93B6C">
              <w:rPr>
                <w:rFonts w:cs="Times New Roman"/>
                <w:snapToGrid/>
                <w:color w:val="auto"/>
              </w:rPr>
              <w:t>a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lastRenderedPageBreak/>
              <w:t>Zhongshan University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0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1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52.4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Jul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Aug </w:t>
            </w:r>
            <w:r w:rsidRPr="00C93B6C">
              <w:rPr>
                <w:rFonts w:cs="Times New Roman"/>
                <w:snapToGrid/>
              </w:rPr>
              <w:t>2004</w:t>
            </w:r>
          </w:p>
        </w:tc>
        <w:tc>
          <w:tcPr>
            <w:tcW w:w="2410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 w:hint="eastAsia"/>
                <w:b w:val="0"/>
                <w:bCs w:val="0"/>
                <w:snapToGrid/>
              </w:rPr>
              <w:t>Zhongshan University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0 </w:t>
            </w:r>
          </w:p>
        </w:tc>
        <w:tc>
          <w:tcPr>
            <w:tcW w:w="127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31 </w:t>
            </w:r>
          </w:p>
        </w:tc>
        <w:tc>
          <w:tcPr>
            <w:tcW w:w="1276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120.6</w:t>
            </w: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 xml:space="preserve">Nov </w:t>
            </w:r>
            <w:r w:rsidR="008F6619" w:rsidRPr="00C93B6C">
              <w:rPr>
                <w:rFonts w:cs="Times New Roman"/>
                <w:snapToGrid/>
              </w:rPr>
              <w:t>-</w:t>
            </w:r>
            <w:r w:rsidRPr="00C93B6C">
              <w:rPr>
                <w:rFonts w:cs="Times New Roman" w:hint="eastAsia"/>
                <w:snapToGrid/>
              </w:rPr>
              <w:t xml:space="preserve"> Dec </w:t>
            </w:r>
            <w:r w:rsidRPr="00C93B6C">
              <w:rPr>
                <w:rFonts w:cs="Times New Roman"/>
                <w:snapToGrid/>
              </w:rPr>
              <w:t>2004,Jan 2005</w:t>
            </w:r>
          </w:p>
        </w:tc>
        <w:tc>
          <w:tcPr>
            <w:tcW w:w="2410" w:type="dxa"/>
            <w:tcBorders>
              <w:top w:val="none" w:sz="0" w:space="0" w:color="auto"/>
              <w:bottom w:val="none" w:sz="0" w:space="0" w:color="auto"/>
            </w:tcBorders>
          </w:tcPr>
          <w:p w:rsidR="00DF0325" w:rsidRPr="00C93B6C" w:rsidRDefault="00DF0325" w:rsidP="00822992">
            <w:pPr>
              <w:pStyle w:val="MDPI42tablebody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 w:hint="eastAsia"/>
                <w:snapToGrid/>
                <w:color w:val="auto"/>
              </w:rPr>
              <w:t>(</w:t>
            </w:r>
            <w:r w:rsidRPr="00C93B6C">
              <w:rPr>
                <w:rFonts w:cs="Times New Roman"/>
                <w:snapToGrid/>
                <w:color w:val="auto"/>
              </w:rPr>
              <w:t>Cao et al.,2012</w:t>
            </w:r>
            <w:r w:rsidRPr="00C93B6C">
              <w:rPr>
                <w:rFonts w:cs="Times New Roman" w:hint="eastAsia"/>
                <w:snapToGrid/>
                <w:color w:val="auto"/>
              </w:rPr>
              <w:t>)</w:t>
            </w:r>
          </w:p>
        </w:tc>
      </w:tr>
      <w:tr w:rsidR="00DF0325" w:rsidRPr="00C93B6C" w:rsidTr="0082299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DF0325" w:rsidRPr="00C93B6C" w:rsidRDefault="00DF0325" w:rsidP="00822992">
            <w:pPr>
              <w:pStyle w:val="MDPI42tablebody"/>
              <w:jc w:val="center"/>
              <w:rPr>
                <w:rFonts w:cs="Times New Roman"/>
                <w:b w:val="0"/>
                <w:bCs w:val="0"/>
                <w:snapToGrid/>
              </w:rPr>
            </w:pPr>
            <w:r w:rsidRPr="00C93B6C">
              <w:rPr>
                <w:rFonts w:cs="Times New Roman"/>
                <w:b w:val="0"/>
                <w:bCs w:val="0"/>
                <w:snapToGrid/>
              </w:rPr>
              <w:t>Zhusanjiao</w:t>
            </w:r>
          </w:p>
        </w:tc>
        <w:tc>
          <w:tcPr>
            <w:tcW w:w="1134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23.14 </w:t>
            </w:r>
          </w:p>
        </w:tc>
        <w:tc>
          <w:tcPr>
            <w:tcW w:w="1275" w:type="dxa"/>
            <w:vAlign w:val="center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/>
                <w:snapToGrid/>
              </w:rPr>
              <w:t xml:space="preserve">113.27 </w:t>
            </w:r>
          </w:p>
        </w:tc>
        <w:tc>
          <w:tcPr>
            <w:tcW w:w="1276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97</w:t>
            </w: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1134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</w:p>
        </w:tc>
        <w:tc>
          <w:tcPr>
            <w:tcW w:w="2693" w:type="dxa"/>
          </w:tcPr>
          <w:p w:rsidR="00DF0325" w:rsidRPr="00C93B6C" w:rsidRDefault="00DF0325" w:rsidP="00822992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</w:rPr>
            </w:pPr>
            <w:r w:rsidRPr="00C93B6C">
              <w:rPr>
                <w:rFonts w:cs="Times New Roman" w:hint="eastAsia"/>
                <w:snapToGrid/>
              </w:rPr>
              <w:t>Oct 2004</w:t>
            </w:r>
          </w:p>
        </w:tc>
        <w:tc>
          <w:tcPr>
            <w:tcW w:w="2410" w:type="dxa"/>
          </w:tcPr>
          <w:p w:rsidR="00DF0325" w:rsidRPr="00C93B6C" w:rsidRDefault="00862CB1" w:rsidP="00E06AA5">
            <w:pPr>
              <w:pStyle w:val="MDPI42tablebody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napToGrid/>
                <w:color w:val="auto"/>
              </w:rPr>
            </w:pPr>
            <w:r w:rsidRPr="00C93B6C">
              <w:rPr>
                <w:rFonts w:cs="Times New Roman"/>
                <w:snapToGrid/>
                <w:color w:val="auto"/>
              </w:rPr>
              <w:fldChar w:fldCharType="begin"/>
            </w:r>
            <w:r w:rsidRPr="00C93B6C">
              <w:rPr>
                <w:rFonts w:cs="Times New Roman"/>
                <w:snapToGrid/>
                <w:color w:val="auto"/>
              </w:rPr>
              <w:instrText xml:space="preserve"> ADDIN EN.CITE &lt;EndNote&gt;&lt;Cite&gt;&lt;Author&gt;Wang&lt;/Author&gt;&lt;Year&gt;2008&lt;/Year&gt;&lt;RecNum&gt;1051&lt;/RecNum&gt;&lt;DisplayText&gt;(Wang et al. 2008)&lt;/DisplayText&gt;&lt;record&gt;&lt;rec-number&gt;1051&lt;/rec-number&gt;&lt;foreign-keys&gt;&lt;key app="EN" db-id="stxvateertt0s2edfx25x9suzzv2frpztp5w"&gt;1051&lt;/key&gt;&lt;/foreign-keys&gt;&lt;ref-type name="Journal Article"&gt;17&lt;/ref-type&gt;&lt;contributors&gt;&lt;authors&gt;&lt;author&gt;Wang, W.&lt;/author&gt;&lt;author&gt;Ren, L. H.&lt;/author&gt;&lt;author&gt;Zhang, Y. H.&lt;/author&gt;&lt;author&gt;Chen, J. H.&lt;/author&gt;&lt;author&gt;Liu, H. J.&lt;/author&gt;&lt;author&gt;Bao, L. F.&lt;/author&gt;&lt;author&gt;Fan, S. J.&lt;/author&gt;&lt;author&gt;Tang, D. G.&lt;/author&gt;&lt;/authors&gt;&lt;/contributors&gt;&lt;titles&gt;&lt;title&gt;Aircraft measurements of gaseous pollutants and particulate matter over Pearl River Delta in China&lt;/title&gt;&lt;secondary-title&gt;Atmospheric Environment&lt;/secondary-title&gt;&lt;/titles&gt;&lt;periodical&gt;&lt;full-title&gt;Atmospheric Environment&lt;/full-title&gt;&lt;/periodical&gt;&lt;pages&gt;6187-6202&lt;/pages&gt;&lt;volume&gt;42&lt;/volume&gt;&lt;number&gt;25&lt;/number&gt;&lt;dates&gt;&lt;year&gt;2008&lt;/year&gt;&lt;pub-dates&gt;&lt;date&gt;Aug&lt;/date&gt;&lt;/pub-dates&gt;&lt;/dates&gt;&lt;isbn&gt;1352-2310&lt;/isbn&gt;&lt;accession-num&gt;WOS:000259613900004&lt;/accession-num&gt;&lt;urls&gt;&lt;related-urls&gt;&lt;url&gt;&amp;lt;Go to ISI&amp;gt;://WOS:000259613900004&lt;/url&gt;&lt;/related-urls&gt;&lt;/urls&gt;&lt;electronic-resource-num&gt;10.1016/j.atmosenv.2008.06.001&lt;/electronic-resource-num&gt;&lt;/record&gt;&lt;/Cite&gt;&lt;/EndNote&gt;</w:instrText>
            </w:r>
            <w:r w:rsidRPr="00C93B6C">
              <w:rPr>
                <w:rFonts w:cs="Times New Roman"/>
                <w:snapToGrid/>
                <w:color w:val="auto"/>
              </w:rPr>
              <w:fldChar w:fldCharType="separate"/>
            </w:r>
            <w:r w:rsidRPr="00C93B6C">
              <w:rPr>
                <w:rFonts w:cs="Times New Roman"/>
                <w:noProof/>
                <w:snapToGrid/>
                <w:color w:val="auto"/>
              </w:rPr>
              <w:t>(</w:t>
            </w:r>
            <w:hyperlink w:anchor="_ENREF_40" w:tooltip="Wang, 2008 #1051" w:history="1">
              <w:r w:rsidR="00E06AA5" w:rsidRPr="00C93B6C">
                <w:rPr>
                  <w:rFonts w:cs="Times New Roman"/>
                  <w:noProof/>
                  <w:snapToGrid/>
                  <w:color w:val="auto"/>
                </w:rPr>
                <w:t>Wang et al. 2008</w:t>
              </w:r>
            </w:hyperlink>
            <w:r w:rsidRPr="00C93B6C">
              <w:rPr>
                <w:rFonts w:cs="Times New Roman"/>
                <w:noProof/>
                <w:snapToGrid/>
                <w:color w:val="auto"/>
              </w:rPr>
              <w:t>)</w:t>
            </w:r>
            <w:r w:rsidRPr="00C93B6C">
              <w:rPr>
                <w:rFonts w:cs="Times New Roman"/>
                <w:snapToGrid/>
                <w:color w:val="auto"/>
              </w:rPr>
              <w:fldChar w:fldCharType="end"/>
            </w:r>
          </w:p>
        </w:tc>
      </w:tr>
    </w:tbl>
    <w:p w:rsidR="001E2D95" w:rsidRPr="00C93B6C" w:rsidRDefault="001E2D95" w:rsidP="001E2D95">
      <w:pPr>
        <w:pStyle w:val="EndNoteBibliography"/>
        <w:adjustRightInd w:val="0"/>
        <w:snapToGrid w:val="0"/>
        <w:spacing w:line="260" w:lineRule="atLeast"/>
        <w:jc w:val="both"/>
      </w:pPr>
    </w:p>
    <w:p w:rsidR="005E1974" w:rsidRPr="00C93B6C" w:rsidRDefault="005E1974">
      <w:pPr>
        <w:widowControl/>
        <w:spacing w:line="240" w:lineRule="auto"/>
        <w:jc w:val="left"/>
        <w:rPr>
          <w:noProof/>
          <w:sz w:val="20"/>
        </w:rPr>
      </w:pPr>
      <w:r w:rsidRPr="00C93B6C">
        <w:br w:type="page"/>
      </w:r>
    </w:p>
    <w:p w:rsidR="003D0452" w:rsidRPr="00C93B6C" w:rsidRDefault="003D0452" w:rsidP="000E3EB8">
      <w:pPr>
        <w:pStyle w:val="EndNoteBibliography"/>
        <w:adjustRightInd w:val="0"/>
        <w:snapToGrid w:val="0"/>
        <w:spacing w:line="260" w:lineRule="atLeast"/>
        <w:jc w:val="both"/>
      </w:pPr>
    </w:p>
    <w:p w:rsidR="005E1974" w:rsidRPr="00C93B6C" w:rsidRDefault="005E1974" w:rsidP="003D0452">
      <w:pPr>
        <w:jc w:val="center"/>
        <w:sectPr w:rsidR="005E1974" w:rsidRPr="00C93B6C" w:rsidSect="00295C37">
          <w:pgSz w:w="16838" w:h="11906" w:orient="landscape"/>
          <w:pgMar w:top="1797" w:right="1440" w:bottom="1797" w:left="1440" w:header="851" w:footer="992" w:gutter="0"/>
          <w:cols w:space="425"/>
          <w:docGrid w:type="linesAndChars" w:linePitch="312"/>
        </w:sectPr>
      </w:pPr>
    </w:p>
    <w:p w:rsidR="003D0452" w:rsidRPr="00C93B6C" w:rsidRDefault="003D0452" w:rsidP="003D0452"/>
    <w:p w:rsidR="000E3EB8" w:rsidRPr="00C93B6C" w:rsidRDefault="0099750F" w:rsidP="000E3EB8">
      <w:pPr>
        <w:pStyle w:val="EndNoteBibliography"/>
        <w:adjustRightInd w:val="0"/>
        <w:snapToGrid w:val="0"/>
        <w:spacing w:line="260" w:lineRule="atLeast"/>
        <w:jc w:val="both"/>
        <w:rPr>
          <w:b/>
          <w:sz w:val="28"/>
          <w:szCs w:val="28"/>
        </w:rPr>
      </w:pPr>
      <w:r w:rsidRPr="00C93B6C">
        <w:br w:type="textWrapping" w:clear="all"/>
      </w:r>
      <w:r w:rsidR="00B23CE4" w:rsidRPr="00C93B6C">
        <w:rPr>
          <w:b/>
          <w:sz w:val="28"/>
          <w:szCs w:val="28"/>
        </w:rPr>
        <w:t>References</w:t>
      </w:r>
    </w:p>
    <w:p w:rsidR="00E06AA5" w:rsidRPr="00C93B6C" w:rsidRDefault="000E3EB8" w:rsidP="00E06AA5">
      <w:pPr>
        <w:pStyle w:val="EndNoteBibliography"/>
      </w:pPr>
      <w:r w:rsidRPr="00C93B6C">
        <w:rPr>
          <w:rFonts w:ascii="Palatino Linotype" w:hAnsi="Palatino Linotype"/>
          <w:sz w:val="18"/>
          <w:szCs w:val="18"/>
        </w:rPr>
        <w:fldChar w:fldCharType="begin"/>
      </w:r>
      <w:r w:rsidRPr="00C93B6C">
        <w:rPr>
          <w:rFonts w:ascii="Palatino Linotype" w:hAnsi="Palatino Linotype"/>
          <w:sz w:val="18"/>
          <w:szCs w:val="18"/>
        </w:rPr>
        <w:instrText xml:space="preserve"> ADDIN EN.REFLIST </w:instrText>
      </w:r>
      <w:r w:rsidRPr="00C93B6C">
        <w:rPr>
          <w:rFonts w:ascii="Palatino Linotype" w:hAnsi="Palatino Linotype"/>
          <w:sz w:val="18"/>
          <w:szCs w:val="18"/>
        </w:rPr>
        <w:fldChar w:fldCharType="separate"/>
      </w:r>
      <w:bookmarkStart w:id="20" w:name="_ENREF_1"/>
      <w:r w:rsidR="00E06AA5" w:rsidRPr="00C93B6C">
        <w:t xml:space="preserve">Andreae, M.O., Schmid, O., Yang, H., Chand, D., Yu, J.Z., Zeng, L.M., &amp; Zhang, Y.H. (2008). Optical properties and chemical composition of the atmospheric aerosol in urban Guangzhou, China. </w:t>
      </w:r>
      <w:r w:rsidR="00E06AA5" w:rsidRPr="00C93B6C">
        <w:rPr>
          <w:i/>
        </w:rPr>
        <w:t>Atmospheric Environment, 42</w:t>
      </w:r>
      <w:r w:rsidR="00E06AA5" w:rsidRPr="00C93B6C">
        <w:t>, 6335-6350</w:t>
      </w:r>
      <w:bookmarkEnd w:id="20"/>
    </w:p>
    <w:p w:rsidR="00E06AA5" w:rsidRPr="00C93B6C" w:rsidRDefault="00E06AA5" w:rsidP="00E06AA5">
      <w:pPr>
        <w:pStyle w:val="EndNoteBibliography"/>
      </w:pPr>
      <w:bookmarkStart w:id="21" w:name="_ENREF_2"/>
      <w:r w:rsidRPr="00C93B6C">
        <w:t xml:space="preserve">Cao, J.J., Huang, H., Lee, S.C., Chow, J.C., Zou, C.W., Ho, K.F., &amp; Watson, J.G. (2012a). Indoor/Outdoor Relationships for Organic and Elemental Carbon in PM2.5 at Residential Homes in Guangzhou, China. </w:t>
      </w:r>
      <w:r w:rsidRPr="00C93B6C">
        <w:rPr>
          <w:i/>
        </w:rPr>
        <w:t>Aerosol and Air Quality Research, 12</w:t>
      </w:r>
      <w:r w:rsidRPr="00C93B6C">
        <w:t>, 902-910</w:t>
      </w:r>
      <w:bookmarkEnd w:id="21"/>
    </w:p>
    <w:p w:rsidR="00E06AA5" w:rsidRPr="00C93B6C" w:rsidRDefault="00E06AA5" w:rsidP="00E06AA5">
      <w:pPr>
        <w:pStyle w:val="EndNoteBibliography"/>
      </w:pPr>
      <w:bookmarkStart w:id="22" w:name="_ENREF_3"/>
      <w:r w:rsidRPr="00C93B6C">
        <w:t xml:space="preserve">Cao, J.J., Shen, Z.X., Chow, J.C., Watson, J.G., Lee, S.C., Tie, X.X., Ho, K.F., Wang, G.H., &amp; Han, Y.M. (2012b). Winter and Summer PM2.5 Chemical Compositions in Fourteen Chinese Cities. </w:t>
      </w:r>
      <w:r w:rsidRPr="00C93B6C">
        <w:rPr>
          <w:i/>
        </w:rPr>
        <w:t>Journal of the Air &amp; Waste Management Association, 62</w:t>
      </w:r>
      <w:r w:rsidRPr="00C93B6C">
        <w:t>, 1214-1226</w:t>
      </w:r>
      <w:bookmarkEnd w:id="22"/>
    </w:p>
    <w:p w:rsidR="00E06AA5" w:rsidRPr="00C93B6C" w:rsidRDefault="00E06AA5" w:rsidP="00E06AA5">
      <w:pPr>
        <w:pStyle w:val="EndNoteBibliography"/>
      </w:pPr>
      <w:bookmarkStart w:id="23" w:name="_ENREF_4"/>
      <w:r w:rsidRPr="00C93B6C">
        <w:t xml:space="preserve">Cheng, M.C., You, C.F., Cao, J.J., &amp; Jin, Z.D. (2012). Spatial and seasonal variability of water-soluble ions in PM2.5 aerosols in 14 major cities in China. </w:t>
      </w:r>
      <w:r w:rsidRPr="00C93B6C">
        <w:rPr>
          <w:i/>
        </w:rPr>
        <w:t>Atmospheric Environment, 60</w:t>
      </w:r>
      <w:r w:rsidRPr="00C93B6C">
        <w:t>, 182-192</w:t>
      </w:r>
      <w:bookmarkEnd w:id="23"/>
    </w:p>
    <w:p w:rsidR="00E06AA5" w:rsidRPr="00C93B6C" w:rsidRDefault="00E06AA5" w:rsidP="00E06AA5">
      <w:pPr>
        <w:pStyle w:val="EndNoteBibliography"/>
      </w:pPr>
      <w:bookmarkStart w:id="24" w:name="_ENREF_5"/>
      <w:r w:rsidRPr="00C93B6C">
        <w:t xml:space="preserve">Cheng, Y., Engling, G., He, K.B., Duan, F.K., Ma, Y.L., Du, Z.Y., Liu, J.M., Zheng, M., &amp; Weber, R.J. (2013). Biomass burning contribution to Beijing aerosol. </w:t>
      </w:r>
      <w:r w:rsidRPr="00C93B6C">
        <w:rPr>
          <w:i/>
        </w:rPr>
        <w:t>Atmospheric Chemistry and Physics, 13</w:t>
      </w:r>
      <w:r w:rsidRPr="00C93B6C">
        <w:t>, 7765-7781</w:t>
      </w:r>
      <w:bookmarkEnd w:id="24"/>
    </w:p>
    <w:p w:rsidR="00E06AA5" w:rsidRPr="00C93B6C" w:rsidRDefault="00E06AA5" w:rsidP="00E06AA5">
      <w:pPr>
        <w:pStyle w:val="EndNoteBibliography"/>
      </w:pPr>
      <w:bookmarkStart w:id="25" w:name="_ENREF_6"/>
      <w:r w:rsidRPr="00C93B6C">
        <w:t xml:space="preserve">Deng, C., Zhuang, G., Huang, K., Li, J., Zhang, R., Wang, Q., Liu, T., Sun, Y., Guo, Z., Fu, J.S., &amp; Wang, Z. (2011). Chemical characterization of aerosols at the summit of Mountain Tai in Central East China. </w:t>
      </w:r>
      <w:r w:rsidRPr="00C93B6C">
        <w:rPr>
          <w:i/>
        </w:rPr>
        <w:t>Atmospheric Chemistry and Physics, 11</w:t>
      </w:r>
      <w:r w:rsidRPr="00C93B6C">
        <w:t>, 7319-7332</w:t>
      </w:r>
      <w:bookmarkEnd w:id="25"/>
    </w:p>
    <w:p w:rsidR="00E06AA5" w:rsidRPr="00C93B6C" w:rsidRDefault="00E06AA5" w:rsidP="00E06AA5">
      <w:pPr>
        <w:pStyle w:val="EndNoteBibliography"/>
        <w:rPr>
          <w:i/>
        </w:rPr>
      </w:pPr>
      <w:bookmarkStart w:id="26" w:name="_ENREF_7"/>
      <w:r w:rsidRPr="00C93B6C">
        <w:t xml:space="preserve">Ding, X., Wang, X.M., Gao, B., Fu, X.X., He, Q.F., Zhao, X.Y., Yu, J.Z., &amp; Zheng, M. (2012). Tracer-based estimation of secondary organic carbon in the Pearl River Delta, south China. </w:t>
      </w:r>
      <w:r w:rsidRPr="00C93B6C">
        <w:rPr>
          <w:i/>
        </w:rPr>
        <w:t>Journal of Geophysical Research-Atmospheres, 117</w:t>
      </w:r>
      <w:bookmarkEnd w:id="26"/>
    </w:p>
    <w:p w:rsidR="00E06AA5" w:rsidRPr="00C93B6C" w:rsidRDefault="00E06AA5" w:rsidP="00E06AA5">
      <w:pPr>
        <w:pStyle w:val="EndNoteBibliography"/>
      </w:pPr>
      <w:bookmarkStart w:id="27" w:name="_ENREF_8"/>
      <w:r w:rsidRPr="00C93B6C">
        <w:t xml:space="preserve">Ding, X.A., Wang, X.M., &amp; Zheng, M. (2011). The influence of temperature and aerosol acidity on biogenic secondary organic aerosol tracers: Observations at a rural site in the central Pearl River Delta region, South China. </w:t>
      </w:r>
      <w:r w:rsidRPr="00C93B6C">
        <w:rPr>
          <w:i/>
        </w:rPr>
        <w:t>Atmospheric Environment, 45</w:t>
      </w:r>
      <w:r w:rsidRPr="00C93B6C">
        <w:t>, 1303-1311</w:t>
      </w:r>
      <w:bookmarkEnd w:id="27"/>
    </w:p>
    <w:p w:rsidR="00E06AA5" w:rsidRPr="00C93B6C" w:rsidRDefault="00E06AA5" w:rsidP="00E06AA5">
      <w:pPr>
        <w:pStyle w:val="EndNoteBibliography"/>
      </w:pPr>
      <w:bookmarkStart w:id="28" w:name="_ENREF_9"/>
      <w:r w:rsidRPr="00C93B6C">
        <w:t xml:space="preserve">Duan, J.C., Tan, J.H., Cheng, D.X., Bi, X.H., Deng, W.J., Sheng, G.Y., Fu, J.M., &amp; Wong, M.H. (2007). Sources and characteristics of carbonaceous aerosol in two largest cities in Pearl River Delta Region, China. </w:t>
      </w:r>
      <w:r w:rsidRPr="00C93B6C">
        <w:rPr>
          <w:i/>
        </w:rPr>
        <w:t>Atmospheric Environment, 41</w:t>
      </w:r>
      <w:r w:rsidRPr="00C93B6C">
        <w:t>, 2895-2903</w:t>
      </w:r>
      <w:bookmarkEnd w:id="28"/>
    </w:p>
    <w:p w:rsidR="00E06AA5" w:rsidRPr="00C93B6C" w:rsidRDefault="00E06AA5" w:rsidP="00E06AA5">
      <w:pPr>
        <w:pStyle w:val="EndNoteBibliography"/>
      </w:pPr>
      <w:bookmarkStart w:id="29" w:name="_ENREF_10"/>
      <w:r w:rsidRPr="00C93B6C">
        <w:t xml:space="preserve">Gao, B., Yu, J.Z., Li, S.X., Ding, X., He, Q.F., &amp; Wang, X.M. (2011). Roadside and rooftop measurements of polycyclic aromatic hydrocarbons in PM2.5 in urban Guangzhou: Evaluation of vehicular and regional combustion source contributions. </w:t>
      </w:r>
      <w:r w:rsidRPr="00C93B6C">
        <w:rPr>
          <w:i/>
        </w:rPr>
        <w:t>Atmospheric Environment, 45</w:t>
      </w:r>
      <w:r w:rsidRPr="00C93B6C">
        <w:t>, 7184-7191</w:t>
      </w:r>
      <w:bookmarkEnd w:id="29"/>
    </w:p>
    <w:p w:rsidR="00E06AA5" w:rsidRPr="00C93B6C" w:rsidRDefault="00E06AA5" w:rsidP="00E06AA5">
      <w:pPr>
        <w:pStyle w:val="EndNoteBibliography"/>
      </w:pPr>
      <w:bookmarkStart w:id="30" w:name="_ENREF_11"/>
      <w:r w:rsidRPr="00C93B6C">
        <w:t xml:space="preserve">Gao, X.M., Nie, W., Xue, L.K., Wang, T., Wang, X.F., Gao, R., Wang, W.X., Yuan, C., Gao, J., Ravi, K.P., Wang, J., &amp; Zhang, Q.Z. (2013). Highly Time-Resolved Measurements of Secondary Ions in PM2.5 during the 2008 Beijing Olympics: The Impacts of Control Measures and Regional Transport. </w:t>
      </w:r>
      <w:r w:rsidRPr="00C93B6C">
        <w:rPr>
          <w:i/>
        </w:rPr>
        <w:t>Aerosol and Air Quality Research, 13</w:t>
      </w:r>
      <w:r w:rsidRPr="00C93B6C">
        <w:t>, 367-376</w:t>
      </w:r>
      <w:bookmarkEnd w:id="30"/>
    </w:p>
    <w:p w:rsidR="00E06AA5" w:rsidRPr="00C93B6C" w:rsidRDefault="00E06AA5" w:rsidP="00E06AA5">
      <w:pPr>
        <w:pStyle w:val="EndNoteBibliography"/>
      </w:pPr>
      <w:bookmarkStart w:id="31" w:name="_ENREF_12"/>
      <w:r w:rsidRPr="00C93B6C">
        <w:t xml:space="preserve">Geng, N.B., Wang, J., Xu, Y.F., Zhang, W.D., Chen, C., &amp; Zhang, R.Q. (2013). PM2.5 in an industrial district of Zhengzhou, China: Chemical composition and source apportionment. </w:t>
      </w:r>
      <w:r w:rsidRPr="00C93B6C">
        <w:rPr>
          <w:i/>
        </w:rPr>
        <w:t>Particuology, 11</w:t>
      </w:r>
      <w:r w:rsidRPr="00C93B6C">
        <w:t>, 99-109</w:t>
      </w:r>
      <w:bookmarkEnd w:id="31"/>
    </w:p>
    <w:p w:rsidR="00E06AA5" w:rsidRPr="00C93B6C" w:rsidRDefault="00E06AA5" w:rsidP="00E06AA5">
      <w:pPr>
        <w:pStyle w:val="EndNoteBibliography"/>
      </w:pPr>
      <w:bookmarkStart w:id="32" w:name="_ENREF_13"/>
      <w:r w:rsidRPr="00C93B6C">
        <w:t xml:space="preserve">Gu, J.X., Bai, Z.P., Li, W.F., Wu, L.P., Liu, A.X., Dong, H.Y., &amp; Xie, Y.Y. (2011). Chemical composition of PM2.5 during winter in Tianjin, China. </w:t>
      </w:r>
      <w:r w:rsidRPr="00C93B6C">
        <w:rPr>
          <w:i/>
        </w:rPr>
        <w:t>Particuology, 9</w:t>
      </w:r>
      <w:r w:rsidRPr="00C93B6C">
        <w:t>, 215-221</w:t>
      </w:r>
      <w:bookmarkEnd w:id="32"/>
    </w:p>
    <w:p w:rsidR="00E06AA5" w:rsidRPr="00C93B6C" w:rsidRDefault="00E06AA5" w:rsidP="00E06AA5">
      <w:pPr>
        <w:pStyle w:val="EndNoteBibliography"/>
      </w:pPr>
      <w:bookmarkStart w:id="33" w:name="_ENREF_14"/>
      <w:r w:rsidRPr="00C93B6C">
        <w:t xml:space="preserve">Guo, J.P., Zhang, X.Y., Che, H.Z., Gong, S.L., An, X.Q., Cao, C.X., Guang, J., Zhang, H., Wang, Y.Q., Zhang, X.C., Xue, M., &amp; Li, X.W. (2009). Correlation between PM concentrations and aerosol optical depth in eastern China. </w:t>
      </w:r>
      <w:r w:rsidRPr="00C93B6C">
        <w:rPr>
          <w:i/>
        </w:rPr>
        <w:t>Atmospheric Environment, 43</w:t>
      </w:r>
      <w:r w:rsidRPr="00C93B6C">
        <w:t>, 5876-5886</w:t>
      </w:r>
      <w:bookmarkEnd w:id="33"/>
    </w:p>
    <w:p w:rsidR="00E06AA5" w:rsidRPr="00C93B6C" w:rsidRDefault="00E06AA5" w:rsidP="00E06AA5">
      <w:pPr>
        <w:pStyle w:val="EndNoteBibliography"/>
      </w:pPr>
      <w:bookmarkStart w:id="34" w:name="_ENREF_15"/>
      <w:r w:rsidRPr="00C93B6C">
        <w:lastRenderedPageBreak/>
        <w:t xml:space="preserve">Han, Y.M., Han, Z.W., Cao, J.J., Chow, J.C., Watson, J.G., An, Z.S., Liu, S.X., &amp; Zhang, R.J. (2008). Distribution and origin of carbonaceous aerosol over a rural high-mountain lake area, Northern China and its transport significance. </w:t>
      </w:r>
      <w:r w:rsidRPr="00C93B6C">
        <w:rPr>
          <w:i/>
        </w:rPr>
        <w:t>Atmospheric Environment, 42</w:t>
      </w:r>
      <w:r w:rsidRPr="00C93B6C">
        <w:t>, 2405-2414</w:t>
      </w:r>
      <w:bookmarkEnd w:id="34"/>
    </w:p>
    <w:p w:rsidR="00E06AA5" w:rsidRPr="00C93B6C" w:rsidRDefault="00E06AA5" w:rsidP="00E06AA5">
      <w:pPr>
        <w:pStyle w:val="EndNoteBibliography"/>
      </w:pPr>
      <w:bookmarkStart w:id="35" w:name="_ENREF_16"/>
      <w:r w:rsidRPr="00C93B6C">
        <w:t xml:space="preserve">He, K., Zhao, Q., Ma, Y., Duan, F., Yang, F., Shi, Z., &amp; Chen, G. (2012). Spatial and seasonal variability of PM2.5 acidity at two Chinese megacities: insights into the formation of secondary inorganic aerosols. </w:t>
      </w:r>
      <w:r w:rsidRPr="00C93B6C">
        <w:rPr>
          <w:i/>
        </w:rPr>
        <w:t>Atmospheric Chemistry and Physics, 12</w:t>
      </w:r>
      <w:r w:rsidRPr="00C93B6C">
        <w:t>, 1377-1395</w:t>
      </w:r>
      <w:bookmarkEnd w:id="35"/>
    </w:p>
    <w:p w:rsidR="00E06AA5" w:rsidRPr="00C93B6C" w:rsidRDefault="00E06AA5" w:rsidP="00E06AA5">
      <w:pPr>
        <w:pStyle w:val="EndNoteBibliography"/>
      </w:pPr>
      <w:bookmarkStart w:id="36" w:name="_ENREF_17"/>
      <w:r w:rsidRPr="00C93B6C">
        <w:t xml:space="preserve">Hong, S.M., Jiao, L., &amp; Ma, W.L. (2013). Variation of PM2.5 concentration in Hangzhou, China. </w:t>
      </w:r>
      <w:r w:rsidRPr="00C93B6C">
        <w:rPr>
          <w:i/>
        </w:rPr>
        <w:t>Particuology, 11</w:t>
      </w:r>
      <w:r w:rsidRPr="00C93B6C">
        <w:t>, 55-62</w:t>
      </w:r>
      <w:bookmarkEnd w:id="36"/>
    </w:p>
    <w:p w:rsidR="00E06AA5" w:rsidRPr="00C93B6C" w:rsidRDefault="00E06AA5" w:rsidP="00E06AA5">
      <w:pPr>
        <w:pStyle w:val="EndNoteBibliography"/>
      </w:pPr>
      <w:bookmarkStart w:id="37" w:name="_ENREF_18"/>
      <w:r w:rsidRPr="00C93B6C">
        <w:t xml:space="preserve">Huang, C., Chen, C.H., Li, L., Cheng, Z., Wang, H.L., Huang, H.Y., Streets, D.G., Wang, Y.J., Zhang, G.F., &amp; Chen, Y.R. (2011). Emission inventory of anthropogenic air pollutants and VOC species in the Yangtze River Delta region, China. </w:t>
      </w:r>
      <w:r w:rsidRPr="00C93B6C">
        <w:rPr>
          <w:i/>
        </w:rPr>
        <w:t>Atmospheric Chemistry and Physics, 11</w:t>
      </w:r>
      <w:r w:rsidRPr="00C93B6C">
        <w:t>, 4105-4120</w:t>
      </w:r>
      <w:bookmarkEnd w:id="37"/>
    </w:p>
    <w:p w:rsidR="00E06AA5" w:rsidRPr="00C93B6C" w:rsidRDefault="00E06AA5" w:rsidP="00E06AA5">
      <w:pPr>
        <w:pStyle w:val="EndNoteBibliography"/>
      </w:pPr>
      <w:bookmarkStart w:id="38" w:name="_ENREF_19"/>
      <w:r w:rsidRPr="00C93B6C">
        <w:t xml:space="preserve">Huang, L., Brook, J.R., Zhang, W., Li, S.M., Graham, L., Ernst, D., Chivulescu, A., &amp; Lu, G. (2006). Stable isotope measurements of carbon fractions (OC/EC) in airborne particulate: A new dimension for source characterization and apportionment. </w:t>
      </w:r>
      <w:r w:rsidRPr="00C93B6C">
        <w:rPr>
          <w:i/>
        </w:rPr>
        <w:t>Atmospheric Environment, 40</w:t>
      </w:r>
      <w:r w:rsidRPr="00C93B6C">
        <w:t>, 2690-2705</w:t>
      </w:r>
      <w:bookmarkEnd w:id="38"/>
    </w:p>
    <w:p w:rsidR="00E06AA5" w:rsidRPr="00C93B6C" w:rsidRDefault="00E06AA5" w:rsidP="00E06AA5">
      <w:pPr>
        <w:pStyle w:val="EndNoteBibliography"/>
      </w:pPr>
      <w:bookmarkStart w:id="39" w:name="_ENREF_20"/>
      <w:r w:rsidRPr="00C93B6C">
        <w:t xml:space="preserve">Huang, W., Wang, G.F., Lu, S.E., Kipen, H., Wang, Y.D., Hu, M., Lin, W.W., Rich, D., Ohman-Strickland, P., Diehl, S.R., Zhu, P., Tong, J., Gong, J.C., Zhu, T., &amp; Zhang, J.F. (2012). Inflammatory and Oxidative Stress Responses of Healthy Young Adults to Changes in Air Quality during the Beijing Olympics. </w:t>
      </w:r>
      <w:r w:rsidRPr="00C93B6C">
        <w:rPr>
          <w:i/>
        </w:rPr>
        <w:t>American Journal of Respiratory and Critical Care Medicine, 186</w:t>
      </w:r>
      <w:r w:rsidRPr="00C93B6C">
        <w:t>, 1150-1159</w:t>
      </w:r>
      <w:bookmarkEnd w:id="39"/>
    </w:p>
    <w:p w:rsidR="00E06AA5" w:rsidRPr="00C93B6C" w:rsidRDefault="00E06AA5" w:rsidP="00E06AA5">
      <w:pPr>
        <w:pStyle w:val="EndNoteBibliography"/>
      </w:pPr>
      <w:bookmarkStart w:id="40" w:name="_ENREF_21"/>
      <w:r w:rsidRPr="00C93B6C">
        <w:t xml:space="preserve">Huo, M.Q., Sun, Q., Bai, Y.H., Li, J.L., Xie, P., Liu, Z.R., &amp; Wang, X.S. (2012). Influence of airborne particles on the acidity of rainwater during wash-out process. </w:t>
      </w:r>
      <w:r w:rsidRPr="00C93B6C">
        <w:rPr>
          <w:i/>
        </w:rPr>
        <w:t>Atmospheric Environment, 59</w:t>
      </w:r>
      <w:r w:rsidRPr="00C93B6C">
        <w:t>, 192-201</w:t>
      </w:r>
      <w:bookmarkEnd w:id="40"/>
    </w:p>
    <w:p w:rsidR="00E06AA5" w:rsidRPr="00C93B6C" w:rsidRDefault="00E06AA5" w:rsidP="00E06AA5">
      <w:pPr>
        <w:pStyle w:val="EndNoteBibliography"/>
      </w:pPr>
      <w:bookmarkStart w:id="41" w:name="_ENREF_22"/>
      <w:r w:rsidRPr="00C93B6C">
        <w:t xml:space="preserve">Kong, S.F., Han, B., Bai, Z.P., Chen, L., Shi, J.W., &amp; Xu, Z. (2010). Receptor modeling of PM2.5, PM10 and TSP in different seasons and long-range transport analysis at a coastal site of Tianjin, China. </w:t>
      </w:r>
      <w:r w:rsidRPr="00C93B6C">
        <w:rPr>
          <w:i/>
        </w:rPr>
        <w:t>Science of the Total Environment, 408</w:t>
      </w:r>
      <w:r w:rsidRPr="00C93B6C">
        <w:t>, 4681-4694</w:t>
      </w:r>
      <w:bookmarkEnd w:id="41"/>
    </w:p>
    <w:p w:rsidR="00E06AA5" w:rsidRPr="00C93B6C" w:rsidRDefault="00E06AA5" w:rsidP="00E06AA5">
      <w:pPr>
        <w:pStyle w:val="EndNoteBibliography"/>
      </w:pPr>
      <w:bookmarkStart w:id="42" w:name="_ENREF_23"/>
      <w:r w:rsidRPr="00C93B6C">
        <w:t xml:space="preserve">Li, J., Zhuang, G.S., Huang, K., Lin, Y.F., Wang, Q.Z., Guo, Y.H., Guo, J.H., Yu, S.L., Cui, C.X., &amp; Fu, J.S. (2008). The chemistry of heavy haze over Urumqi, Central Asia. </w:t>
      </w:r>
      <w:r w:rsidRPr="00C93B6C">
        <w:rPr>
          <w:i/>
        </w:rPr>
        <w:t>Journal of Atmospheric Chemistry, 61</w:t>
      </w:r>
      <w:r w:rsidRPr="00C93B6C">
        <w:t>, 57-72</w:t>
      </w:r>
      <w:bookmarkEnd w:id="42"/>
    </w:p>
    <w:p w:rsidR="00E06AA5" w:rsidRPr="00C93B6C" w:rsidRDefault="00E06AA5" w:rsidP="00E06AA5">
      <w:pPr>
        <w:pStyle w:val="EndNoteBibliography"/>
        <w:rPr>
          <w:i/>
        </w:rPr>
      </w:pPr>
      <w:bookmarkStart w:id="43" w:name="_ENREF_24"/>
      <w:r w:rsidRPr="00C93B6C">
        <w:t xml:space="preserve">Li, J.J., Wang, G.H., Wang, X.M., Cao, J.J., Sun, T., Cheng, C.L., Meng, J.J., Hu, T.F., &amp; Liu, S.X. (2013a). Abundance, composition and source of atmospheric PM2.5 at a remote site in the Tibetan Plateau, China. </w:t>
      </w:r>
      <w:r w:rsidRPr="00C93B6C">
        <w:rPr>
          <w:i/>
        </w:rPr>
        <w:t>Tellus Series B-Chemical and Physical Meteorology, 65</w:t>
      </w:r>
      <w:bookmarkEnd w:id="43"/>
    </w:p>
    <w:p w:rsidR="00E06AA5" w:rsidRPr="00C93B6C" w:rsidRDefault="00E06AA5" w:rsidP="00E06AA5">
      <w:pPr>
        <w:pStyle w:val="EndNoteBibliography"/>
      </w:pPr>
      <w:bookmarkStart w:id="44" w:name="_ENREF_25"/>
      <w:r w:rsidRPr="00C93B6C">
        <w:t xml:space="preserve">Li, X.R., Wang, L.L., Ji, D.S., Wen, T.X., Pan, Y.P., Sun, Y., &amp; Wang, Y.S. (2013b). Characterization of the size-segregated water-soluble inorganic ions in the Jing-Jin-Ji urban agglomeration: Spatial/temporal variability, size distribution and sources. </w:t>
      </w:r>
      <w:r w:rsidRPr="00C93B6C">
        <w:rPr>
          <w:i/>
        </w:rPr>
        <w:t>Atmospheric Environment, 77</w:t>
      </w:r>
      <w:r w:rsidRPr="00C93B6C">
        <w:t>, 250-259</w:t>
      </w:r>
      <w:bookmarkEnd w:id="44"/>
    </w:p>
    <w:p w:rsidR="00E06AA5" w:rsidRPr="00C93B6C" w:rsidRDefault="00E06AA5" w:rsidP="00E06AA5">
      <w:pPr>
        <w:pStyle w:val="EndNoteBibliography"/>
      </w:pPr>
      <w:bookmarkStart w:id="45" w:name="_ENREF_26"/>
      <w:r w:rsidRPr="00C93B6C">
        <w:t xml:space="preserve">Li, Y., Wang, W., Kan, H.D., Xu, X.H., &amp; Chen, B.H. (2010). Air quality and outpatient visits for asthma in adults during the 2008 Summer Olympic Games in Beijing. </w:t>
      </w:r>
      <w:r w:rsidRPr="00C93B6C">
        <w:rPr>
          <w:i/>
        </w:rPr>
        <w:t>Science of the Total Environment, 408</w:t>
      </w:r>
      <w:r w:rsidRPr="00C93B6C">
        <w:t>, 1226-1227</w:t>
      </w:r>
      <w:bookmarkEnd w:id="45"/>
    </w:p>
    <w:p w:rsidR="00E06AA5" w:rsidRPr="00C93B6C" w:rsidRDefault="00E06AA5" w:rsidP="00E06AA5">
      <w:pPr>
        <w:pStyle w:val="EndNoteBibliography"/>
      </w:pPr>
      <w:bookmarkStart w:id="46" w:name="_ENREF_27"/>
      <w:r w:rsidRPr="00C93B6C">
        <w:t xml:space="preserve">Lin, Y.F., Huang, K., Zhuang, G.S., Fu, J.S., Xu, C., Shen, J.D., &amp; Chen, S.Y. (2013). Air Quality over the Yangtze River Delta during the 2010 Shanghai Expo. </w:t>
      </w:r>
      <w:r w:rsidRPr="00C93B6C">
        <w:rPr>
          <w:i/>
        </w:rPr>
        <w:t>Aerosol and Air Quality Research, 13</w:t>
      </w:r>
      <w:r w:rsidRPr="00C93B6C">
        <w:t>, 1655-+</w:t>
      </w:r>
      <w:bookmarkEnd w:id="46"/>
    </w:p>
    <w:p w:rsidR="00E06AA5" w:rsidRPr="00C93B6C" w:rsidRDefault="00E06AA5" w:rsidP="00E06AA5">
      <w:pPr>
        <w:pStyle w:val="EndNoteBibliography"/>
      </w:pPr>
      <w:bookmarkStart w:id="47" w:name="_ENREF_28"/>
      <w:r w:rsidRPr="00C93B6C">
        <w:t xml:space="preserve">Liu, D., Li, J., Zhang, Y.L., Xu, Y., Liu, X., Ding, P., Shen, C.D., Chen, Y.J., Tian, C.G., &amp; Zhang, G. (2013). The Use of Levoglucosan and Radiocarbon for Source Apportionment of PM2.5 Carbonaceous Aerosols at a Background Site in East China. </w:t>
      </w:r>
      <w:r w:rsidRPr="00C93B6C">
        <w:rPr>
          <w:i/>
        </w:rPr>
        <w:t>Environmental Science &amp; Technology, 47</w:t>
      </w:r>
      <w:r w:rsidRPr="00C93B6C">
        <w:t>, 10454-10461</w:t>
      </w:r>
      <w:bookmarkEnd w:id="47"/>
    </w:p>
    <w:p w:rsidR="00E06AA5" w:rsidRPr="00C93B6C" w:rsidRDefault="00E06AA5" w:rsidP="00E06AA5">
      <w:pPr>
        <w:pStyle w:val="EndNoteBibliography"/>
      </w:pPr>
      <w:bookmarkStart w:id="48" w:name="_ENREF_29"/>
      <w:r w:rsidRPr="00C93B6C">
        <w:t xml:space="preserve">Meng, Z., &amp; Zhang, Q. (2007). Damage effects of dust storm PM2.5 on DNA in alveolar macrophages and lung cells of rats. </w:t>
      </w:r>
      <w:r w:rsidRPr="00C93B6C">
        <w:rPr>
          <w:i/>
        </w:rPr>
        <w:t>Food and Chemical Toxicology, 45</w:t>
      </w:r>
      <w:r w:rsidRPr="00C93B6C">
        <w:t>, 1368-1374</w:t>
      </w:r>
      <w:bookmarkEnd w:id="48"/>
    </w:p>
    <w:p w:rsidR="00E06AA5" w:rsidRPr="00C93B6C" w:rsidRDefault="00E06AA5" w:rsidP="00E06AA5">
      <w:pPr>
        <w:pStyle w:val="EndNoteBibliography"/>
      </w:pPr>
      <w:bookmarkStart w:id="49" w:name="_ENREF_30"/>
      <w:r w:rsidRPr="00C93B6C">
        <w:t xml:space="preserve">Niu, Y.W., He, L.Y., Hu, M., Zhang, J., &amp; Zhao, Y.L. (2006). Pollution characteristics of atmospheric fine particles and their secondary components in the atmosphere of Shenzhen in summer and in winter. </w:t>
      </w:r>
      <w:r w:rsidRPr="00C93B6C">
        <w:rPr>
          <w:i/>
        </w:rPr>
        <w:lastRenderedPageBreak/>
        <w:t>Science in China Series B-Chemistry, 49</w:t>
      </w:r>
      <w:r w:rsidRPr="00C93B6C">
        <w:t>, 466-474</w:t>
      </w:r>
      <w:bookmarkEnd w:id="49"/>
    </w:p>
    <w:p w:rsidR="00E06AA5" w:rsidRPr="00C93B6C" w:rsidRDefault="00E06AA5" w:rsidP="00E06AA5">
      <w:pPr>
        <w:pStyle w:val="EndNoteBibliography"/>
      </w:pPr>
      <w:bookmarkStart w:id="50" w:name="_ENREF_31"/>
      <w:r w:rsidRPr="00C93B6C">
        <w:t xml:space="preserve">Pathak, R.K., Wu, W.S., &amp; Wang, T. (2009). Summertime PM2.5 ionic species in four major cities of China: nitrate formation in an ammonia-deficient atmosphere. </w:t>
      </w:r>
      <w:r w:rsidRPr="00C93B6C">
        <w:rPr>
          <w:i/>
        </w:rPr>
        <w:t>Atmospheric Chemistry and Physics, 9</w:t>
      </w:r>
      <w:r w:rsidRPr="00C93B6C">
        <w:t>, 1711-1722</w:t>
      </w:r>
      <w:bookmarkEnd w:id="50"/>
    </w:p>
    <w:p w:rsidR="00E06AA5" w:rsidRPr="00C93B6C" w:rsidRDefault="00E06AA5" w:rsidP="00E06AA5">
      <w:pPr>
        <w:pStyle w:val="EndNoteBibliography"/>
      </w:pPr>
      <w:bookmarkStart w:id="51" w:name="_ENREF_32"/>
      <w:r w:rsidRPr="00C93B6C">
        <w:t xml:space="preserve">Qiao, L.P., Cai, J., Wang, H.L., Wang, W.B., Zhou, M., Lou, S.R., Chen, R.J., Dai, H.X., Chen, C.H., &amp; Kan, H.D. (2014). PM2.5 Constituents and Hospital Emergency-Room Visits in Shanghai, China. </w:t>
      </w:r>
      <w:r w:rsidRPr="00C93B6C">
        <w:rPr>
          <w:i/>
        </w:rPr>
        <w:t>Environmental Science &amp; Technology, 48</w:t>
      </w:r>
      <w:r w:rsidRPr="00C93B6C">
        <w:t>, 10406-10414</w:t>
      </w:r>
      <w:bookmarkEnd w:id="51"/>
    </w:p>
    <w:p w:rsidR="00E06AA5" w:rsidRPr="00C93B6C" w:rsidRDefault="00E06AA5" w:rsidP="00E06AA5">
      <w:pPr>
        <w:pStyle w:val="EndNoteBibliography"/>
      </w:pPr>
      <w:bookmarkStart w:id="52" w:name="_ENREF_33"/>
      <w:r w:rsidRPr="00C93B6C">
        <w:t xml:space="preserve">Song, S.J., Wu, Y., Jiang, J.K., Yang, L., Cheng, Y., &amp; Hao, J.M. (2012). Chemical characteristics of size-resolved PM2.5 at a roadside environment in Beijing, China. </w:t>
      </w:r>
      <w:r w:rsidRPr="00C93B6C">
        <w:rPr>
          <w:i/>
        </w:rPr>
        <w:t>Environmental Pollution, 161</w:t>
      </w:r>
      <w:r w:rsidRPr="00C93B6C">
        <w:t>, 215-221</w:t>
      </w:r>
      <w:bookmarkEnd w:id="52"/>
    </w:p>
    <w:p w:rsidR="00E06AA5" w:rsidRPr="00C93B6C" w:rsidRDefault="00E06AA5" w:rsidP="00E06AA5">
      <w:pPr>
        <w:pStyle w:val="EndNoteBibliography"/>
      </w:pPr>
      <w:bookmarkStart w:id="53" w:name="_ENREF_34"/>
      <w:r w:rsidRPr="00C93B6C">
        <w:t xml:space="preserve">Sun G. J., Y.L., Shi Y., et al. (2013). Characterizing PM2.5 Pollution of a Subtropical Metropolitan Area in China. </w:t>
      </w:r>
      <w:r w:rsidRPr="00C93B6C">
        <w:rPr>
          <w:i/>
        </w:rPr>
        <w:t>Atmospheric and Climate Sciences, 3</w:t>
      </w:r>
      <w:r w:rsidRPr="00C93B6C">
        <w:t>, 10</w:t>
      </w:r>
      <w:bookmarkEnd w:id="53"/>
    </w:p>
    <w:p w:rsidR="00E06AA5" w:rsidRPr="00C93B6C" w:rsidRDefault="00E06AA5" w:rsidP="00E06AA5">
      <w:pPr>
        <w:pStyle w:val="EndNoteBibliography"/>
      </w:pPr>
      <w:bookmarkStart w:id="54" w:name="_ENREF_35"/>
      <w:r w:rsidRPr="00C93B6C">
        <w:t xml:space="preserve">Tan, J.H., Duan, J.C., He, K.B., Ma, Y.L., Duan, F.K., Chen, Y., &amp; Fu, J.M. (2009). Chemical characteristics of PM2.5 during a typical haze episode in Guangzhou. </w:t>
      </w:r>
      <w:r w:rsidRPr="00C93B6C">
        <w:rPr>
          <w:i/>
        </w:rPr>
        <w:t>Journal of Environmental Sciences, 21</w:t>
      </w:r>
      <w:r w:rsidRPr="00C93B6C">
        <w:t>, 774-781</w:t>
      </w:r>
      <w:bookmarkEnd w:id="54"/>
    </w:p>
    <w:p w:rsidR="00E06AA5" w:rsidRPr="00C93B6C" w:rsidRDefault="00E06AA5" w:rsidP="00E06AA5">
      <w:pPr>
        <w:pStyle w:val="EndNoteBibliography"/>
      </w:pPr>
      <w:bookmarkStart w:id="55" w:name="_ENREF_36"/>
      <w:r w:rsidRPr="00C93B6C">
        <w:t xml:space="preserve">Tao, J., Cao, J.J., Zhang, R.J., Zhu, L.H., Zhang, T., Shi, S., &amp; Chan, C.Y. (2012). Reconstructed Light Extinction Coefficients Using Chemical Compositions of PM2.5 in Winter in Urban Guangzhou, China. </w:t>
      </w:r>
      <w:r w:rsidRPr="00C93B6C">
        <w:rPr>
          <w:i/>
        </w:rPr>
        <w:t>Advances in Atmospheric Sciences, 29</w:t>
      </w:r>
      <w:r w:rsidRPr="00C93B6C">
        <w:t>, 359-368</w:t>
      </w:r>
      <w:bookmarkEnd w:id="55"/>
    </w:p>
    <w:p w:rsidR="00E06AA5" w:rsidRPr="00C93B6C" w:rsidRDefault="00E06AA5" w:rsidP="00E06AA5">
      <w:pPr>
        <w:pStyle w:val="EndNoteBibliography"/>
      </w:pPr>
      <w:bookmarkStart w:id="56" w:name="_ENREF_37"/>
      <w:r w:rsidRPr="00C93B6C">
        <w:t xml:space="preserve">Tao, J., Ho, K.F., Chen, L.G., Zhu, L.H., Han, J.L., &amp; Xu, Z.C. (2009). Effect of chemical composition of PM2.5 on visibility in Guangzhou, China, 2007 spring. </w:t>
      </w:r>
      <w:r w:rsidRPr="00C93B6C">
        <w:rPr>
          <w:i/>
        </w:rPr>
        <w:t>Particuology, 7</w:t>
      </w:r>
      <w:r w:rsidRPr="00C93B6C">
        <w:t>, 68-75</w:t>
      </w:r>
      <w:bookmarkEnd w:id="56"/>
    </w:p>
    <w:p w:rsidR="00E06AA5" w:rsidRPr="00C93B6C" w:rsidRDefault="00E06AA5" w:rsidP="00E06AA5">
      <w:pPr>
        <w:pStyle w:val="EndNoteBibliography"/>
      </w:pPr>
      <w:bookmarkStart w:id="57" w:name="_ENREF_38"/>
      <w:r w:rsidRPr="00C93B6C">
        <w:t xml:space="preserve">Tao, J., Zhang, L.M., Cao, J.J., Hsu, S.C., Xia, X.G., Zhang, Z.S., Lin, Z.J., Cheng, T.T., &amp; Zhang, R.J. (2014). Characterization and source apportionment of aerosol light extinction in Chengdu, southwest China. </w:t>
      </w:r>
      <w:r w:rsidRPr="00C93B6C">
        <w:rPr>
          <w:i/>
        </w:rPr>
        <w:t>Atmospheric Environment, 95</w:t>
      </w:r>
      <w:r w:rsidRPr="00C93B6C">
        <w:t>, 552-562</w:t>
      </w:r>
      <w:bookmarkEnd w:id="57"/>
    </w:p>
    <w:p w:rsidR="00E06AA5" w:rsidRPr="00C93B6C" w:rsidRDefault="00E06AA5" w:rsidP="00E06AA5">
      <w:pPr>
        <w:pStyle w:val="EndNoteBibliography"/>
      </w:pPr>
      <w:bookmarkStart w:id="58" w:name="_ENREF_39"/>
      <w:r w:rsidRPr="00C93B6C">
        <w:t xml:space="preserve">Tao, J., Zhang, L.M., Engling, G., Zhang, R.J., Yang, Y.H., Cao, J.J., Zhu, C.S., Wang, Q.Y., &amp; Luo, L. (2013). Chemical composition of PM2.5 in an urban environment in Chengdu, China: Importance of springtime dust storms and biomass burning. </w:t>
      </w:r>
      <w:r w:rsidRPr="00C93B6C">
        <w:rPr>
          <w:i/>
        </w:rPr>
        <w:t>Atmospheric Research, 122</w:t>
      </w:r>
      <w:r w:rsidRPr="00C93B6C">
        <w:t>, 270-283</w:t>
      </w:r>
      <w:bookmarkEnd w:id="58"/>
    </w:p>
    <w:p w:rsidR="00E06AA5" w:rsidRPr="00C93B6C" w:rsidRDefault="00E06AA5" w:rsidP="00E06AA5">
      <w:pPr>
        <w:pStyle w:val="EndNoteBibliography"/>
      </w:pPr>
      <w:bookmarkStart w:id="59" w:name="_ENREF_40"/>
      <w:r w:rsidRPr="00C93B6C">
        <w:t xml:space="preserve">Wang, W., Ren, L.H., Zhang, Y.H., Chen, J.H., Liu, H.J., Bao, L.F., Fan, S.J., &amp; Tang, D.G. (2008). Aircraft measurements of gaseous pollutants and particulate matter over Pearl River Delta in China. </w:t>
      </w:r>
      <w:r w:rsidRPr="00C93B6C">
        <w:rPr>
          <w:i/>
        </w:rPr>
        <w:t>Atmospheric Environment, 42</w:t>
      </w:r>
      <w:r w:rsidRPr="00C93B6C">
        <w:t>, 6187-6202</w:t>
      </w:r>
      <w:bookmarkEnd w:id="59"/>
    </w:p>
    <w:p w:rsidR="00E06AA5" w:rsidRPr="00C93B6C" w:rsidRDefault="00E06AA5" w:rsidP="00E06AA5">
      <w:pPr>
        <w:pStyle w:val="EndNoteBibliography"/>
      </w:pPr>
      <w:bookmarkStart w:id="60" w:name="_ENREF_41"/>
      <w:r w:rsidRPr="00C93B6C">
        <w:t xml:space="preserve">Wang, X.H., Bi, X.H., Sheng, G.Y., &amp; Fu, J.M. (2006). Chemical composition and sources of PM10 and PM2.5 aerosols in Guangzhou, China. </w:t>
      </w:r>
      <w:r w:rsidRPr="00C93B6C">
        <w:rPr>
          <w:i/>
        </w:rPr>
        <w:t>Environmental Monitoring and Assessment, 119</w:t>
      </w:r>
      <w:r w:rsidRPr="00C93B6C">
        <w:t>, 425-439</w:t>
      </w:r>
      <w:bookmarkEnd w:id="60"/>
    </w:p>
    <w:p w:rsidR="00E06AA5" w:rsidRPr="00C93B6C" w:rsidRDefault="00E06AA5" w:rsidP="00E06AA5">
      <w:pPr>
        <w:pStyle w:val="EndNoteBibliography"/>
      </w:pPr>
      <w:bookmarkStart w:id="61" w:name="_ENREF_42"/>
      <w:r w:rsidRPr="00C93B6C">
        <w:t xml:space="preserve">Wang, X.M., Ding, X., Fu, X.X., He, Q.F., Wang, S.Y., Bernard, F., Zhao, X.Y., &amp; Wu, D. (2012a). Aerosol scattering coefficients and major chemical compositions of fine particles observed at a rural site hit the central Pearl River Delta, South China. </w:t>
      </w:r>
      <w:r w:rsidRPr="00C93B6C">
        <w:rPr>
          <w:i/>
        </w:rPr>
        <w:t>Journal of Environmental Sciences, 24</w:t>
      </w:r>
      <w:r w:rsidRPr="00C93B6C">
        <w:t>, 72-77</w:t>
      </w:r>
      <w:bookmarkEnd w:id="61"/>
    </w:p>
    <w:p w:rsidR="00E06AA5" w:rsidRPr="00C93B6C" w:rsidRDefault="00E06AA5" w:rsidP="00E06AA5">
      <w:pPr>
        <w:pStyle w:val="EndNoteBibliography"/>
      </w:pPr>
      <w:bookmarkStart w:id="62" w:name="_ENREF_43"/>
      <w:r w:rsidRPr="00C93B6C">
        <w:t xml:space="preserve">Wang, Z.S., Wu, T., Shi, G.L., Fu, X., Tian, Y.Z., Feng, Y.C., Wu, X.F., Wu, G., Bai, Z.P., &amp; Zhang, W.J. (2012b). Potential Source Analysis for PM10 and PM2.5 in Autumn in a Northern City in China. </w:t>
      </w:r>
      <w:r w:rsidRPr="00C93B6C">
        <w:rPr>
          <w:i/>
        </w:rPr>
        <w:t>Aerosol and Air Quality Research, 12</w:t>
      </w:r>
      <w:r w:rsidRPr="00C93B6C">
        <w:t>, 39-48</w:t>
      </w:r>
      <w:bookmarkEnd w:id="62"/>
    </w:p>
    <w:p w:rsidR="00E06AA5" w:rsidRPr="00C93B6C" w:rsidRDefault="00E06AA5" w:rsidP="00E06AA5">
      <w:pPr>
        <w:pStyle w:val="EndNoteBibliography"/>
      </w:pPr>
      <w:bookmarkStart w:id="63" w:name="_ENREF_44"/>
      <w:r w:rsidRPr="00C93B6C">
        <w:t xml:space="preserve">Wei, S.L., Liu, M., Huang, B., Bi, X.H., Sheng, G.Y., &amp; Fu, J.M. (2011). Polycyclic aromatic hydrocarbons with molecular weight 302 in PM2.5 at two industrial sites in South China. </w:t>
      </w:r>
      <w:r w:rsidRPr="00C93B6C">
        <w:rPr>
          <w:i/>
        </w:rPr>
        <w:t>Journal of Environmental Monitoring, 13</w:t>
      </w:r>
      <w:r w:rsidRPr="00C93B6C">
        <w:t>, 2568-2574</w:t>
      </w:r>
      <w:bookmarkEnd w:id="63"/>
    </w:p>
    <w:p w:rsidR="00E06AA5" w:rsidRPr="00C93B6C" w:rsidRDefault="00E06AA5" w:rsidP="00E06AA5">
      <w:pPr>
        <w:pStyle w:val="EndNoteBibliography"/>
      </w:pPr>
      <w:bookmarkStart w:id="64" w:name="_ENREF_45"/>
      <w:r w:rsidRPr="00C93B6C">
        <w:t xml:space="preserve">Wu, S.W., Deng, F.R., Huang, J., Wang, H.Y., Shima, M., Wang, X., Qin, Y., Zheng, C.J., Wei, H.Y., Hao, Y., Lv, H.B., Lu, X.L., &amp; Guo, X.B. (2013). Blood Pressure Changes and Chemical Constituents of Particulate Air Pollution: Results from the Healthy Volunteer Natural Relocation (HVNR) Study. </w:t>
      </w:r>
      <w:r w:rsidRPr="00C93B6C">
        <w:rPr>
          <w:i/>
        </w:rPr>
        <w:t>Environmental Health Perspectives, 121</w:t>
      </w:r>
      <w:r w:rsidRPr="00C93B6C">
        <w:t>, 66-72</w:t>
      </w:r>
      <w:bookmarkEnd w:id="64"/>
    </w:p>
    <w:p w:rsidR="00E06AA5" w:rsidRPr="00C93B6C" w:rsidRDefault="00E06AA5" w:rsidP="00E06AA5">
      <w:pPr>
        <w:pStyle w:val="EndNoteBibliography"/>
      </w:pPr>
      <w:bookmarkStart w:id="65" w:name="_ENREF_46"/>
      <w:r w:rsidRPr="00C93B6C">
        <w:lastRenderedPageBreak/>
        <w:t xml:space="preserve">Xu, L.L., Chen, X.Q., Chen, J.S., Zhang, F.W., He, C., Zhao, J.P., &amp; Yin, L.Q. (2012). Seasonal variations and chemical compositions of PM2.5 aerosol in the urban area of Fuzhou, China. </w:t>
      </w:r>
      <w:r w:rsidRPr="00C93B6C">
        <w:rPr>
          <w:i/>
        </w:rPr>
        <w:t>Atmospheric Research, 104</w:t>
      </w:r>
      <w:r w:rsidRPr="00C93B6C">
        <w:t>, 264-272</w:t>
      </w:r>
      <w:bookmarkEnd w:id="65"/>
    </w:p>
    <w:p w:rsidR="00E06AA5" w:rsidRPr="00C93B6C" w:rsidRDefault="00E06AA5" w:rsidP="00E06AA5">
      <w:pPr>
        <w:pStyle w:val="EndNoteBibliography"/>
      </w:pPr>
      <w:bookmarkStart w:id="66" w:name="_ENREF_47"/>
      <w:r w:rsidRPr="00C93B6C">
        <w:t xml:space="preserve">Yang, F., Tan, J., Zhao, Q., Du, Z., He, K., Ma, Y., Duan, F., &amp; Chen, G. (2011). Characteristics of PM2.5 speciation in representative megacities and across China. </w:t>
      </w:r>
      <w:r w:rsidRPr="00C93B6C">
        <w:rPr>
          <w:i/>
        </w:rPr>
        <w:t>Atmospheric Chemistry and Physics, 11</w:t>
      </w:r>
      <w:r w:rsidRPr="00C93B6C">
        <w:t>, 5207-5219</w:t>
      </w:r>
      <w:bookmarkEnd w:id="66"/>
    </w:p>
    <w:p w:rsidR="00E06AA5" w:rsidRPr="00C93B6C" w:rsidRDefault="00E06AA5" w:rsidP="00E06AA5">
      <w:pPr>
        <w:pStyle w:val="EndNoteBibliography"/>
      </w:pPr>
      <w:bookmarkStart w:id="67" w:name="_ENREF_48"/>
      <w:r w:rsidRPr="00C93B6C">
        <w:t xml:space="preserve">Yang, L.X., Wang, D.C., Cheng, S.H., Wang, Z., Zhou, Y., Zhou, X.H., &amp; Wang, W.X. (2007). Influence of meteorological conditions and particulate matter on visual range impairment in Jinan, China. </w:t>
      </w:r>
      <w:r w:rsidRPr="00C93B6C">
        <w:rPr>
          <w:i/>
        </w:rPr>
        <w:t>Science of the Total Environment, 383</w:t>
      </w:r>
      <w:r w:rsidRPr="00C93B6C">
        <w:t>, 164-173</w:t>
      </w:r>
      <w:bookmarkEnd w:id="67"/>
    </w:p>
    <w:p w:rsidR="00E06AA5" w:rsidRPr="00C93B6C" w:rsidRDefault="00E06AA5" w:rsidP="00E06AA5">
      <w:pPr>
        <w:pStyle w:val="EndNoteBibliography"/>
      </w:pPr>
      <w:bookmarkStart w:id="68" w:name="_ENREF_49"/>
      <w:r w:rsidRPr="00C93B6C">
        <w:t xml:space="preserve">Yang, L.X., Zhou, X.H., Wang, Z., Zhou, Y., Cheng, S.H., Xu, P.J., Gao, X.M., Nie, W., Wang, X.F., &amp; Wang, W.X. (2012a). Airborne fine particulate pollution in Jinan, China: Concentrations, chemical compositions and influence on visibility impairment. </w:t>
      </w:r>
      <w:r w:rsidRPr="00C93B6C">
        <w:rPr>
          <w:i/>
        </w:rPr>
        <w:t>Atmospheric Environment, 55</w:t>
      </w:r>
      <w:r w:rsidRPr="00C93B6C">
        <w:t>, 506-514</w:t>
      </w:r>
      <w:bookmarkEnd w:id="68"/>
    </w:p>
    <w:p w:rsidR="00E06AA5" w:rsidRPr="00C93B6C" w:rsidRDefault="00E06AA5" w:rsidP="00E06AA5">
      <w:pPr>
        <w:pStyle w:val="EndNoteBibliography"/>
      </w:pPr>
      <w:bookmarkStart w:id="69" w:name="_ENREF_50"/>
      <w:r w:rsidRPr="00C93B6C">
        <w:t xml:space="preserve">Yang, Y.H., Chan, C.Y., Tao, J., Lin, M., Engling, G., Zhang, Z.S., Zhang, T., &amp; Su, L. (2012b). Observation of elevated fungal tracers due to biomass burning in the Sichuan Basin at Chengdu City, China. </w:t>
      </w:r>
      <w:r w:rsidRPr="00C93B6C">
        <w:rPr>
          <w:i/>
        </w:rPr>
        <w:t>Science of the Total Environment, 431</w:t>
      </w:r>
      <w:r w:rsidRPr="00C93B6C">
        <w:t>, 68-77</w:t>
      </w:r>
      <w:bookmarkEnd w:id="69"/>
    </w:p>
    <w:p w:rsidR="00E06AA5" w:rsidRPr="00C93B6C" w:rsidRDefault="00E06AA5" w:rsidP="00E06AA5">
      <w:pPr>
        <w:pStyle w:val="EndNoteBibliography"/>
      </w:pPr>
      <w:bookmarkStart w:id="70" w:name="_ENREF_51"/>
      <w:r w:rsidRPr="00C93B6C">
        <w:t xml:space="preserve">Yin, L.Q., Niu, Z.C., Chen, X.Q., Chen, J.S., Xu, L.L., &amp; Zhang, F.W. (2012). Chemical compositions of PM2.5 aerosol during haze periods in the mountainous city of Yong'an, China. </w:t>
      </w:r>
      <w:r w:rsidRPr="00C93B6C">
        <w:rPr>
          <w:i/>
        </w:rPr>
        <w:t>Journal of Environmental Sciences, 24</w:t>
      </w:r>
      <w:r w:rsidRPr="00C93B6C">
        <w:t>, 1225-1233</w:t>
      </w:r>
      <w:bookmarkEnd w:id="70"/>
    </w:p>
    <w:p w:rsidR="00E06AA5" w:rsidRPr="00C93B6C" w:rsidRDefault="00E06AA5" w:rsidP="00E06AA5">
      <w:pPr>
        <w:pStyle w:val="EndNoteBibliography"/>
      </w:pPr>
      <w:bookmarkStart w:id="71" w:name="_ENREF_52"/>
      <w:r w:rsidRPr="00C93B6C">
        <w:t xml:space="preserve">Yu, L.D., Wang, G.F., Zhang, R.J., Zhang, L.M., Song, Y., Wu, B.B., Li, X.F., An, K., &amp; Chu, J.H. (2013). Characterization and Source Apportionment of PM2.5 in an Urban Environment in Beijing. </w:t>
      </w:r>
      <w:r w:rsidRPr="00C93B6C">
        <w:rPr>
          <w:i/>
        </w:rPr>
        <w:t>Aerosol and Air Quality Research, 13</w:t>
      </w:r>
      <w:r w:rsidRPr="00C93B6C">
        <w:t>, 574-583</w:t>
      </w:r>
      <w:bookmarkEnd w:id="71"/>
    </w:p>
    <w:p w:rsidR="00E06AA5" w:rsidRPr="00C93B6C" w:rsidRDefault="00E06AA5" w:rsidP="00E06AA5">
      <w:pPr>
        <w:pStyle w:val="EndNoteBibliography"/>
      </w:pPr>
      <w:bookmarkStart w:id="72" w:name="_ENREF_53"/>
      <w:r w:rsidRPr="00C93B6C">
        <w:t xml:space="preserve">Yu, Y., Schleicher, N., Norra, S., Fricker, M., Dietze, V., Kaminski, U., Cen, K.A., &amp; Stuben, D. (2011). Dynamics and origin of PM2.5 during a three-year sampling period in Beijing, China. </w:t>
      </w:r>
      <w:r w:rsidRPr="00C93B6C">
        <w:rPr>
          <w:i/>
        </w:rPr>
        <w:t>Journal of Environmental Monitoring, 13</w:t>
      </w:r>
      <w:r w:rsidRPr="00C93B6C">
        <w:t>, 334-346</w:t>
      </w:r>
      <w:bookmarkEnd w:id="72"/>
    </w:p>
    <w:p w:rsidR="00E06AA5" w:rsidRPr="00C93B6C" w:rsidRDefault="00E06AA5" w:rsidP="00E06AA5">
      <w:pPr>
        <w:pStyle w:val="EndNoteBibliography"/>
      </w:pPr>
      <w:bookmarkStart w:id="73" w:name="_ENREF_54"/>
      <w:r w:rsidRPr="00C93B6C">
        <w:t xml:space="preserve">Zhang, F.W., Xu, L.L., Chen, J.S., Yu, Y.K., Niu, Z.C., &amp; Yin, L.Q. (2012a). Chemical compositions and extinction coefficients of PM2.5 in peri-urban of Xiamen, China, during June 2009-May 2010. </w:t>
      </w:r>
      <w:r w:rsidRPr="00C93B6C">
        <w:rPr>
          <w:i/>
        </w:rPr>
        <w:t>Atmospheric Research, 106</w:t>
      </w:r>
      <w:r w:rsidRPr="00C93B6C">
        <w:t>, 150-158</w:t>
      </w:r>
      <w:bookmarkEnd w:id="73"/>
    </w:p>
    <w:p w:rsidR="00E06AA5" w:rsidRPr="00C93B6C" w:rsidRDefault="00E06AA5" w:rsidP="00E06AA5">
      <w:pPr>
        <w:pStyle w:val="EndNoteBibliography"/>
      </w:pPr>
      <w:bookmarkStart w:id="74" w:name="_ENREF_55"/>
      <w:r w:rsidRPr="00C93B6C">
        <w:t xml:space="preserve">Zhang, F.W., Zhao, J.P., Chen, J.S., Xu, Y., &amp; Xu, L.L. (2011). Pollution characteristics of organic and elemental carbon in PM2.5 in Xiamen, China. </w:t>
      </w:r>
      <w:r w:rsidRPr="00C93B6C">
        <w:rPr>
          <w:i/>
        </w:rPr>
        <w:t>Journal of Environmental Sciences, 23</w:t>
      </w:r>
      <w:r w:rsidRPr="00C93B6C">
        <w:t>, 1342-1349</w:t>
      </w:r>
      <w:bookmarkEnd w:id="74"/>
    </w:p>
    <w:p w:rsidR="00E06AA5" w:rsidRPr="00C93B6C" w:rsidRDefault="00E06AA5" w:rsidP="00E06AA5">
      <w:pPr>
        <w:pStyle w:val="EndNoteBibliography"/>
      </w:pPr>
      <w:bookmarkStart w:id="75" w:name="_ENREF_56"/>
      <w:r w:rsidRPr="00C93B6C">
        <w:t xml:space="preserve">Zhang, R., Jing, J., Tao, J., Hsu, S.C., Wang, G., Cao, J., Lee, C.S.L., Zhu, L., Chen, Z., Zhao, Y., &amp; Shen, Z. (2013). Chemical characterization and source apportionment of PM2.5 in Beijing: seasonal perspective. </w:t>
      </w:r>
      <w:r w:rsidRPr="00C93B6C">
        <w:rPr>
          <w:i/>
        </w:rPr>
        <w:t>Atmospheric Chemistry and Physics, 13</w:t>
      </w:r>
      <w:r w:rsidRPr="00C93B6C">
        <w:t>, 7053-7074</w:t>
      </w:r>
      <w:bookmarkEnd w:id="75"/>
    </w:p>
    <w:p w:rsidR="00E06AA5" w:rsidRPr="00C93B6C" w:rsidRDefault="00E06AA5" w:rsidP="00E06AA5">
      <w:pPr>
        <w:pStyle w:val="EndNoteBibliography"/>
      </w:pPr>
      <w:bookmarkStart w:id="76" w:name="_ENREF_57"/>
      <w:r w:rsidRPr="00C93B6C">
        <w:t xml:space="preserve">Zhang, R.J., Tao, J., Ho, K.F., Shen, Z.X., Wang, G.H., Cao, J.J., Liu, S.X., Zhang, L.M., &amp; Lee, S.C. (2012b). Characterization of Atmospheric Organic and Elemental Carbon of PM2.5 in a Typical Semi-Arid Area of Northeastern China. </w:t>
      </w:r>
      <w:r w:rsidRPr="00C93B6C">
        <w:rPr>
          <w:i/>
        </w:rPr>
        <w:t>Aerosol and Air Quality Research, 12</w:t>
      </w:r>
      <w:r w:rsidRPr="00C93B6C">
        <w:t>, 792-802</w:t>
      </w:r>
      <w:bookmarkEnd w:id="76"/>
    </w:p>
    <w:p w:rsidR="00E06AA5" w:rsidRPr="00C93B6C" w:rsidRDefault="00E06AA5" w:rsidP="00E06AA5">
      <w:pPr>
        <w:pStyle w:val="EndNoteBibliography"/>
      </w:pPr>
      <w:bookmarkStart w:id="77" w:name="_ENREF_58"/>
      <w:r w:rsidRPr="00C93B6C">
        <w:t xml:space="preserve">Zhang, W.J., Wang, W., Chen, J.H., Liu, H.J., Dai, T.Y., Yang, X.Y., Zhang, F., Lin, J., &amp; Wang, Z.F. (2010). Pollution situation and possible markers of different sources in the Ordos Region, Inner Mongolia, China. </w:t>
      </w:r>
      <w:r w:rsidRPr="00C93B6C">
        <w:rPr>
          <w:i/>
        </w:rPr>
        <w:t>Science of the Total Environment, 408</w:t>
      </w:r>
      <w:r w:rsidRPr="00C93B6C">
        <w:t>, 624-635</w:t>
      </w:r>
      <w:bookmarkEnd w:id="77"/>
    </w:p>
    <w:p w:rsidR="00E06AA5" w:rsidRPr="00C93B6C" w:rsidRDefault="00E06AA5" w:rsidP="00E06AA5">
      <w:pPr>
        <w:pStyle w:val="EndNoteBibliography"/>
      </w:pPr>
      <w:bookmarkStart w:id="78" w:name="_ENREF_59"/>
      <w:r w:rsidRPr="00C93B6C">
        <w:t xml:space="preserve">Zhao, P.S., Dong, F., He, D., Zhao, X.J., Zhang, X.L., Zhang, W.Z., Yao, Q., &amp; Liu, H.Y. (2013). Characteristics of concentrations and chemical compositions for PM2.5 in the region of Beijing, Tianjin, and Hebei, China. </w:t>
      </w:r>
      <w:r w:rsidRPr="00C93B6C">
        <w:rPr>
          <w:i/>
        </w:rPr>
        <w:t>Atmospheric Chemistry and Physics, 13</w:t>
      </w:r>
      <w:r w:rsidRPr="00C93B6C">
        <w:t>, 4631-4644</w:t>
      </w:r>
      <w:bookmarkEnd w:id="78"/>
    </w:p>
    <w:p w:rsidR="00E06AA5" w:rsidRPr="00C93B6C" w:rsidRDefault="00E06AA5" w:rsidP="00E06AA5">
      <w:pPr>
        <w:pStyle w:val="EndNoteBibliography"/>
      </w:pPr>
      <w:bookmarkStart w:id="79" w:name="_ENREF_60"/>
      <w:r w:rsidRPr="00C93B6C">
        <w:t xml:space="preserve">Zhao, X.J., Zhang, X.L., Xu, X.F., Xu, J., Meng, W., &amp; Pu, W.W. (2009). Seasonal and diurnal variations of ambient PM2.5 concentration in urban and rural environments in Beijing. </w:t>
      </w:r>
      <w:r w:rsidRPr="00C93B6C">
        <w:rPr>
          <w:i/>
        </w:rPr>
        <w:t>Atmospheric Environment, 43</w:t>
      </w:r>
      <w:r w:rsidRPr="00C93B6C">
        <w:t>, 2893-2900</w:t>
      </w:r>
      <w:bookmarkEnd w:id="79"/>
    </w:p>
    <w:p w:rsidR="00E06AA5" w:rsidRPr="00C93B6C" w:rsidRDefault="00E06AA5" w:rsidP="00E06AA5">
      <w:pPr>
        <w:pStyle w:val="EndNoteBibliography"/>
      </w:pPr>
      <w:bookmarkStart w:id="80" w:name="_ENREF_61"/>
      <w:r w:rsidRPr="00C93B6C">
        <w:lastRenderedPageBreak/>
        <w:t xml:space="preserve">Zhou, J.M., Zhang, R.J., Cao, J.J., Chow, J.C., &amp; Watson, J.G. (2012a). Carbonaceous and Ionic Components of Atmospheric Fine Particles in Beijing and Their Impact on Atmospheric Visibility. </w:t>
      </w:r>
      <w:r w:rsidRPr="00C93B6C">
        <w:rPr>
          <w:i/>
        </w:rPr>
        <w:t>Aerosol and Air Quality Research, 12</w:t>
      </w:r>
      <w:r w:rsidRPr="00C93B6C">
        <w:t>, 492-502</w:t>
      </w:r>
      <w:bookmarkEnd w:id="80"/>
    </w:p>
    <w:p w:rsidR="00E06AA5" w:rsidRPr="00C93B6C" w:rsidRDefault="00E06AA5" w:rsidP="00E06AA5">
      <w:pPr>
        <w:pStyle w:val="EndNoteBibliography"/>
      </w:pPr>
      <w:bookmarkStart w:id="81" w:name="_ENREF_62"/>
      <w:r w:rsidRPr="00C93B6C">
        <w:t xml:space="preserve">Zhou, Y., Xue, L.K., Wang, T., Gao, X.M., Wang, Z., Wang, X.F., Zhang, J.M., Zhang, Q.Z., &amp; Wang, W.X. (2012b). Characterization of aerosol acidity at a high mountain site in central eastern China. </w:t>
      </w:r>
      <w:r w:rsidRPr="00C93B6C">
        <w:rPr>
          <w:i/>
        </w:rPr>
        <w:t>Atmospheric Environment, 51</w:t>
      </w:r>
      <w:r w:rsidRPr="00C93B6C">
        <w:t>, 11-20</w:t>
      </w:r>
      <w:bookmarkEnd w:id="81"/>
    </w:p>
    <w:p w:rsidR="000F52D0" w:rsidRPr="00C93B6C" w:rsidRDefault="000E3EB8" w:rsidP="000F52D0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/>
          <w:sz w:val="18"/>
          <w:szCs w:val="18"/>
        </w:rPr>
        <w:fldChar w:fldCharType="end"/>
      </w:r>
      <w:r w:rsidR="0082334A" w:rsidRPr="00C93B6C">
        <w:rPr>
          <w:rFonts w:ascii="Palatino Linotype" w:hAnsi="Palatino Linotype" w:hint="eastAsia"/>
          <w:sz w:val="18"/>
          <w:szCs w:val="18"/>
        </w:rPr>
        <w:t>黄虹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曹军骥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曾宝强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李顺诚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何建辉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邹长伟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邹世春</w:t>
      </w:r>
      <w:r w:rsidR="0082334A" w:rsidRPr="00C93B6C">
        <w:rPr>
          <w:rFonts w:ascii="Palatino Linotype" w:hAnsi="Palatino Linotype" w:hint="eastAsia"/>
          <w:sz w:val="18"/>
          <w:szCs w:val="18"/>
        </w:rPr>
        <w:t>,</w:t>
      </w:r>
      <w:r w:rsidR="0082334A" w:rsidRPr="00C93B6C">
        <w:rPr>
          <w:rFonts w:ascii="Palatino Linotype" w:hAnsi="Palatino Linotype" w:hint="eastAsia"/>
          <w:sz w:val="18"/>
          <w:szCs w:val="18"/>
        </w:rPr>
        <w:t>李诗敏</w:t>
      </w:r>
      <w:r w:rsidR="0082334A" w:rsidRPr="00C93B6C">
        <w:rPr>
          <w:rFonts w:ascii="Palatino Linotype" w:hAnsi="Palatino Linotype" w:hint="eastAsia"/>
          <w:sz w:val="18"/>
          <w:szCs w:val="18"/>
        </w:rPr>
        <w:t>.</w:t>
      </w:r>
      <w:r w:rsidR="0082334A" w:rsidRPr="00C93B6C">
        <w:rPr>
          <w:rFonts w:ascii="Palatino Linotype" w:hAnsi="Palatino Linotype" w:hint="eastAsia"/>
          <w:sz w:val="18"/>
          <w:szCs w:val="18"/>
        </w:rPr>
        <w:t>广州大气细粒子中有机碳、元素碳和水溶性有机碳的分布特征</w:t>
      </w:r>
      <w:r w:rsidR="0082334A" w:rsidRPr="00C93B6C">
        <w:rPr>
          <w:rFonts w:ascii="Palatino Linotype" w:hAnsi="Palatino Linotype" w:hint="eastAsia"/>
          <w:sz w:val="18"/>
          <w:szCs w:val="18"/>
        </w:rPr>
        <w:t>[J].</w:t>
      </w:r>
      <w:r w:rsidR="0082334A" w:rsidRPr="00C93B6C">
        <w:rPr>
          <w:rFonts w:ascii="Palatino Linotype" w:hAnsi="Palatino Linotype" w:hint="eastAsia"/>
          <w:sz w:val="18"/>
          <w:szCs w:val="18"/>
        </w:rPr>
        <w:t>分析科学学报</w:t>
      </w:r>
      <w:r w:rsidR="0082334A" w:rsidRPr="00C93B6C">
        <w:rPr>
          <w:rFonts w:ascii="Palatino Linotype" w:hAnsi="Palatino Linotype" w:hint="eastAsia"/>
          <w:sz w:val="18"/>
          <w:szCs w:val="18"/>
        </w:rPr>
        <w:t>,2010,26(03):255-260.</w:t>
      </w:r>
    </w:p>
    <w:p w:rsidR="004F0088" w:rsidRPr="00C93B6C" w:rsidRDefault="000F52D0" w:rsidP="000F52D0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 w:hint="eastAsia"/>
          <w:sz w:val="18"/>
          <w:szCs w:val="18"/>
        </w:rPr>
        <w:t>李友平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周洪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张智胜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王启元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罗磊</w:t>
      </w:r>
      <w:r w:rsidRPr="00C93B6C">
        <w:rPr>
          <w:rFonts w:ascii="Palatino Linotype" w:hAnsi="Palatino Linotype" w:hint="eastAsia"/>
          <w:sz w:val="18"/>
          <w:szCs w:val="18"/>
        </w:rPr>
        <w:t>.</w:t>
      </w:r>
      <w:r w:rsidRPr="00C93B6C">
        <w:rPr>
          <w:rFonts w:ascii="Palatino Linotype" w:hAnsi="Palatino Linotype" w:hint="eastAsia"/>
          <w:sz w:val="18"/>
          <w:szCs w:val="18"/>
        </w:rPr>
        <w:t>成都市城区</w:t>
      </w:r>
      <w:r w:rsidRPr="00C93B6C">
        <w:rPr>
          <w:rFonts w:ascii="Palatino Linotype" w:hAnsi="Palatino Linotype" w:hint="eastAsia"/>
          <w:sz w:val="18"/>
          <w:szCs w:val="18"/>
        </w:rPr>
        <w:t>PM_(2.5)</w:t>
      </w:r>
      <w:r w:rsidRPr="00C93B6C">
        <w:rPr>
          <w:rFonts w:ascii="Palatino Linotype" w:hAnsi="Palatino Linotype" w:hint="eastAsia"/>
          <w:sz w:val="18"/>
          <w:szCs w:val="18"/>
        </w:rPr>
        <w:t>中二次水溶性无机离子污染特征</w:t>
      </w:r>
      <w:r w:rsidRPr="00C93B6C">
        <w:rPr>
          <w:rFonts w:ascii="Palatino Linotype" w:hAnsi="Palatino Linotype" w:hint="eastAsia"/>
          <w:sz w:val="18"/>
          <w:szCs w:val="18"/>
        </w:rPr>
        <w:t>[J].</w:t>
      </w:r>
      <w:r w:rsidRPr="00C93B6C">
        <w:rPr>
          <w:rFonts w:ascii="Palatino Linotype" w:hAnsi="Palatino Linotype" w:hint="eastAsia"/>
          <w:sz w:val="18"/>
          <w:szCs w:val="18"/>
        </w:rPr>
        <w:t>环境科学</w:t>
      </w:r>
      <w:r w:rsidRPr="00C93B6C">
        <w:rPr>
          <w:rFonts w:ascii="Palatino Linotype" w:hAnsi="Palatino Linotype" w:hint="eastAsia"/>
          <w:sz w:val="18"/>
          <w:szCs w:val="18"/>
        </w:rPr>
        <w:t>,2014,35(12):4439-4445.</w:t>
      </w:r>
    </w:p>
    <w:p w:rsidR="00501ADA" w:rsidRPr="00C93B6C" w:rsidRDefault="00501ADA" w:rsidP="00501ADA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 w:hint="eastAsia"/>
          <w:sz w:val="18"/>
          <w:szCs w:val="18"/>
        </w:rPr>
        <w:t>包贞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冯银厂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焦荔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洪盛茂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刘文高</w:t>
      </w:r>
      <w:r w:rsidRPr="00C93B6C">
        <w:rPr>
          <w:rFonts w:ascii="Palatino Linotype" w:hAnsi="Palatino Linotype" w:hint="eastAsia"/>
          <w:sz w:val="18"/>
          <w:szCs w:val="18"/>
        </w:rPr>
        <w:t>.</w:t>
      </w:r>
      <w:r w:rsidRPr="00C93B6C">
        <w:rPr>
          <w:rFonts w:ascii="Palatino Linotype" w:hAnsi="Palatino Linotype" w:hint="eastAsia"/>
          <w:sz w:val="18"/>
          <w:szCs w:val="18"/>
        </w:rPr>
        <w:t>杭州市大气</w:t>
      </w:r>
      <w:r w:rsidRPr="00C93B6C">
        <w:rPr>
          <w:rFonts w:ascii="Palatino Linotype" w:hAnsi="Palatino Linotype" w:hint="eastAsia"/>
          <w:sz w:val="18"/>
          <w:szCs w:val="18"/>
        </w:rPr>
        <w:t>PM_(2.5)</w:t>
      </w:r>
      <w:r w:rsidRPr="00C93B6C">
        <w:rPr>
          <w:rFonts w:ascii="Palatino Linotype" w:hAnsi="Palatino Linotype" w:hint="eastAsia"/>
          <w:sz w:val="18"/>
          <w:szCs w:val="18"/>
        </w:rPr>
        <w:t>和</w:t>
      </w:r>
      <w:r w:rsidRPr="00C93B6C">
        <w:rPr>
          <w:rFonts w:ascii="Palatino Linotype" w:hAnsi="Palatino Linotype" w:hint="eastAsia"/>
          <w:sz w:val="18"/>
          <w:szCs w:val="18"/>
        </w:rPr>
        <w:t>PM_(10)</w:t>
      </w:r>
      <w:r w:rsidRPr="00C93B6C">
        <w:rPr>
          <w:rFonts w:ascii="Palatino Linotype" w:hAnsi="Palatino Linotype" w:hint="eastAsia"/>
          <w:sz w:val="18"/>
          <w:szCs w:val="18"/>
        </w:rPr>
        <w:t>污染特征及来源解析</w:t>
      </w:r>
      <w:r w:rsidRPr="00C93B6C">
        <w:rPr>
          <w:rFonts w:ascii="Palatino Linotype" w:hAnsi="Palatino Linotype" w:hint="eastAsia"/>
          <w:sz w:val="18"/>
          <w:szCs w:val="18"/>
        </w:rPr>
        <w:t>[J].</w:t>
      </w:r>
      <w:r w:rsidRPr="00C93B6C">
        <w:rPr>
          <w:rFonts w:ascii="Palatino Linotype" w:hAnsi="Palatino Linotype" w:hint="eastAsia"/>
          <w:sz w:val="18"/>
          <w:szCs w:val="18"/>
        </w:rPr>
        <w:t>中国环境监测</w:t>
      </w:r>
      <w:r w:rsidRPr="00C93B6C">
        <w:rPr>
          <w:rFonts w:ascii="Palatino Linotype" w:hAnsi="Palatino Linotype" w:hint="eastAsia"/>
          <w:sz w:val="18"/>
          <w:szCs w:val="18"/>
        </w:rPr>
        <w:t>,2010,26(02):44-48.</w:t>
      </w:r>
    </w:p>
    <w:p w:rsidR="00CF6300" w:rsidRPr="00C93B6C" w:rsidRDefault="00CF6300" w:rsidP="00CF6300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 w:hint="eastAsia"/>
          <w:sz w:val="18"/>
          <w:szCs w:val="18"/>
        </w:rPr>
        <w:t>蔡慧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林树生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吴敬波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尤小娟</w:t>
      </w:r>
      <w:r w:rsidRPr="00C93B6C">
        <w:rPr>
          <w:rFonts w:ascii="Palatino Linotype" w:hAnsi="Palatino Linotype" w:hint="eastAsia"/>
          <w:sz w:val="18"/>
          <w:szCs w:val="18"/>
        </w:rPr>
        <w:t>.</w:t>
      </w:r>
      <w:r w:rsidRPr="00C93B6C">
        <w:rPr>
          <w:rFonts w:ascii="Palatino Linotype" w:hAnsi="Palatino Linotype" w:hint="eastAsia"/>
          <w:sz w:val="18"/>
          <w:szCs w:val="18"/>
        </w:rPr>
        <w:t>淮安市区大气中颗粒物</w:t>
      </w:r>
      <w:r w:rsidRPr="00C93B6C">
        <w:rPr>
          <w:rFonts w:ascii="Palatino Linotype" w:hAnsi="Palatino Linotype" w:hint="eastAsia"/>
          <w:sz w:val="18"/>
          <w:szCs w:val="18"/>
        </w:rPr>
        <w:t>PM_(10)</w:t>
      </w:r>
      <w:r w:rsidRPr="00C93B6C">
        <w:rPr>
          <w:rFonts w:ascii="Palatino Linotype" w:hAnsi="Palatino Linotype" w:hint="eastAsia"/>
          <w:sz w:val="18"/>
          <w:szCs w:val="18"/>
        </w:rPr>
        <w:t>、</w:t>
      </w:r>
      <w:r w:rsidRPr="00C93B6C">
        <w:rPr>
          <w:rFonts w:ascii="Palatino Linotype" w:hAnsi="Palatino Linotype" w:hint="eastAsia"/>
          <w:sz w:val="18"/>
          <w:szCs w:val="18"/>
        </w:rPr>
        <w:t>PM_(2.5)</w:t>
      </w:r>
      <w:r w:rsidRPr="00C93B6C">
        <w:rPr>
          <w:rFonts w:ascii="Palatino Linotype" w:hAnsi="Palatino Linotype" w:hint="eastAsia"/>
          <w:sz w:val="18"/>
          <w:szCs w:val="18"/>
        </w:rPr>
        <w:t>污染水平</w:t>
      </w:r>
      <w:r w:rsidRPr="00C93B6C">
        <w:rPr>
          <w:rFonts w:ascii="Palatino Linotype" w:hAnsi="Palatino Linotype" w:hint="eastAsia"/>
          <w:sz w:val="18"/>
          <w:szCs w:val="18"/>
        </w:rPr>
        <w:t>[J].</w:t>
      </w:r>
      <w:r w:rsidRPr="00C93B6C">
        <w:rPr>
          <w:rFonts w:ascii="Palatino Linotype" w:hAnsi="Palatino Linotype" w:hint="eastAsia"/>
          <w:sz w:val="18"/>
          <w:szCs w:val="18"/>
        </w:rPr>
        <w:t>环境研究与监测</w:t>
      </w:r>
      <w:r w:rsidRPr="00C93B6C">
        <w:rPr>
          <w:rFonts w:ascii="Palatino Linotype" w:hAnsi="Palatino Linotype" w:hint="eastAsia"/>
          <w:sz w:val="18"/>
          <w:szCs w:val="18"/>
        </w:rPr>
        <w:t>,2009,22(03):25-27.</w:t>
      </w:r>
    </w:p>
    <w:p w:rsidR="003108B7" w:rsidRPr="00C93B6C" w:rsidRDefault="003108B7" w:rsidP="003108B7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 w:hint="eastAsia"/>
          <w:sz w:val="18"/>
          <w:szCs w:val="18"/>
        </w:rPr>
        <w:t>陈魁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银燕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魏玉香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杨卫芬</w:t>
      </w:r>
      <w:r w:rsidRPr="00C93B6C">
        <w:rPr>
          <w:rFonts w:ascii="Palatino Linotype" w:hAnsi="Palatino Linotype" w:hint="eastAsia"/>
          <w:sz w:val="18"/>
          <w:szCs w:val="18"/>
        </w:rPr>
        <w:t>.</w:t>
      </w:r>
      <w:r w:rsidRPr="00C93B6C">
        <w:rPr>
          <w:rFonts w:ascii="Palatino Linotype" w:hAnsi="Palatino Linotype" w:hint="eastAsia"/>
          <w:sz w:val="18"/>
          <w:szCs w:val="18"/>
        </w:rPr>
        <w:t>南京大气</w:t>
      </w:r>
      <w:r w:rsidRPr="00C93B6C">
        <w:rPr>
          <w:rFonts w:ascii="Palatino Linotype" w:hAnsi="Palatino Linotype" w:hint="eastAsia"/>
          <w:sz w:val="18"/>
          <w:szCs w:val="18"/>
        </w:rPr>
        <w:t>PM_(2.5)</w:t>
      </w:r>
      <w:r w:rsidRPr="00C93B6C">
        <w:rPr>
          <w:rFonts w:ascii="Palatino Linotype" w:hAnsi="Palatino Linotype" w:hint="eastAsia"/>
          <w:sz w:val="18"/>
          <w:szCs w:val="18"/>
        </w:rPr>
        <w:t>中碳组分观测分析</w:t>
      </w:r>
      <w:r w:rsidRPr="00C93B6C">
        <w:rPr>
          <w:rFonts w:ascii="Palatino Linotype" w:hAnsi="Palatino Linotype" w:hint="eastAsia"/>
          <w:sz w:val="18"/>
          <w:szCs w:val="18"/>
        </w:rPr>
        <w:t>[J].</w:t>
      </w:r>
      <w:r w:rsidRPr="00C93B6C">
        <w:rPr>
          <w:rFonts w:ascii="Palatino Linotype" w:hAnsi="Palatino Linotype" w:hint="eastAsia"/>
          <w:sz w:val="18"/>
          <w:szCs w:val="18"/>
        </w:rPr>
        <w:t>中国环境科学</w:t>
      </w:r>
      <w:r w:rsidRPr="00C93B6C">
        <w:rPr>
          <w:rFonts w:ascii="Palatino Linotype" w:hAnsi="Palatino Linotype" w:hint="eastAsia"/>
          <w:sz w:val="18"/>
          <w:szCs w:val="18"/>
        </w:rPr>
        <w:t>,2010,30(08):1015-1020.</w:t>
      </w:r>
    </w:p>
    <w:p w:rsidR="00CF742C" w:rsidRPr="00C93B6C" w:rsidRDefault="00CF742C" w:rsidP="00CF742C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 w:hint="eastAsia"/>
          <w:sz w:val="18"/>
          <w:szCs w:val="18"/>
        </w:rPr>
        <w:t>杜吴鹏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王跃思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宋涛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辛金元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程一松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吉东生</w:t>
      </w:r>
      <w:r w:rsidRPr="00C93B6C">
        <w:rPr>
          <w:rFonts w:ascii="Palatino Linotype" w:hAnsi="Palatino Linotype" w:hint="eastAsia"/>
          <w:sz w:val="18"/>
          <w:szCs w:val="18"/>
        </w:rPr>
        <w:t>.</w:t>
      </w:r>
      <w:r w:rsidRPr="00C93B6C">
        <w:rPr>
          <w:rFonts w:ascii="Palatino Linotype" w:hAnsi="Palatino Linotype" w:hint="eastAsia"/>
          <w:sz w:val="18"/>
          <w:szCs w:val="18"/>
        </w:rPr>
        <w:t>夏秋季石家庄大气污染变化特征观测研究</w:t>
      </w:r>
      <w:r w:rsidRPr="00C93B6C">
        <w:rPr>
          <w:rFonts w:ascii="Palatino Linotype" w:hAnsi="Palatino Linotype" w:hint="eastAsia"/>
          <w:sz w:val="18"/>
          <w:szCs w:val="18"/>
        </w:rPr>
        <w:t>[J].</w:t>
      </w:r>
      <w:r w:rsidRPr="00C93B6C">
        <w:rPr>
          <w:rFonts w:ascii="Palatino Linotype" w:hAnsi="Palatino Linotype" w:hint="eastAsia"/>
          <w:sz w:val="18"/>
          <w:szCs w:val="18"/>
        </w:rPr>
        <w:t>环境科学</w:t>
      </w:r>
      <w:r w:rsidRPr="00C93B6C">
        <w:rPr>
          <w:rFonts w:ascii="Palatino Linotype" w:hAnsi="Palatino Linotype" w:hint="eastAsia"/>
          <w:sz w:val="18"/>
          <w:szCs w:val="18"/>
        </w:rPr>
        <w:t>,2010,31(07):1409-1416.</w:t>
      </w:r>
    </w:p>
    <w:p w:rsidR="004203E2" w:rsidRPr="004F0088" w:rsidRDefault="004203E2" w:rsidP="004203E2">
      <w:pPr>
        <w:pStyle w:val="EndNoteBibliography"/>
        <w:rPr>
          <w:rFonts w:ascii="Palatino Linotype" w:hAnsi="Palatino Linotype"/>
          <w:sz w:val="18"/>
          <w:szCs w:val="18"/>
        </w:rPr>
      </w:pPr>
      <w:r w:rsidRPr="00C93B6C">
        <w:rPr>
          <w:rFonts w:ascii="Palatino Linotype" w:hAnsi="Palatino Linotype" w:hint="eastAsia"/>
          <w:sz w:val="18"/>
          <w:szCs w:val="18"/>
        </w:rPr>
        <w:t>贾小花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解静芳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马翔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邸志东</w:t>
      </w:r>
      <w:r w:rsidRPr="00C93B6C">
        <w:rPr>
          <w:rFonts w:ascii="Palatino Linotype" w:hAnsi="Palatino Linotype" w:hint="eastAsia"/>
          <w:sz w:val="18"/>
          <w:szCs w:val="18"/>
        </w:rPr>
        <w:t>,</w:t>
      </w:r>
      <w:r w:rsidRPr="00C93B6C">
        <w:rPr>
          <w:rFonts w:ascii="Palatino Linotype" w:hAnsi="Palatino Linotype" w:hint="eastAsia"/>
          <w:sz w:val="18"/>
          <w:szCs w:val="18"/>
        </w:rPr>
        <w:t>毋燕妮</w:t>
      </w:r>
      <w:r w:rsidRPr="00C93B6C">
        <w:rPr>
          <w:rFonts w:ascii="Palatino Linotype" w:hAnsi="Palatino Linotype" w:hint="eastAsia"/>
          <w:sz w:val="18"/>
          <w:szCs w:val="18"/>
        </w:rPr>
        <w:t>.</w:t>
      </w:r>
      <w:r w:rsidRPr="00C93B6C">
        <w:rPr>
          <w:rFonts w:ascii="Palatino Linotype" w:hAnsi="Palatino Linotype" w:hint="eastAsia"/>
          <w:sz w:val="18"/>
          <w:szCs w:val="18"/>
        </w:rPr>
        <w:t>太原市冬季</w:t>
      </w:r>
      <w:r w:rsidRPr="00C93B6C">
        <w:rPr>
          <w:rFonts w:ascii="Palatino Linotype" w:hAnsi="Palatino Linotype" w:hint="eastAsia"/>
          <w:sz w:val="18"/>
          <w:szCs w:val="18"/>
        </w:rPr>
        <w:t>PM_(2.5)</w:t>
      </w:r>
      <w:r w:rsidRPr="00C93B6C">
        <w:rPr>
          <w:rFonts w:ascii="Palatino Linotype" w:hAnsi="Palatino Linotype" w:hint="eastAsia"/>
          <w:sz w:val="18"/>
          <w:szCs w:val="18"/>
        </w:rPr>
        <w:t>水溶性组分污染特征分析</w:t>
      </w:r>
      <w:r w:rsidRPr="00C93B6C">
        <w:rPr>
          <w:rFonts w:ascii="Palatino Linotype" w:hAnsi="Palatino Linotype" w:hint="eastAsia"/>
          <w:sz w:val="18"/>
          <w:szCs w:val="18"/>
        </w:rPr>
        <w:t>[J].</w:t>
      </w:r>
      <w:r w:rsidRPr="00C93B6C">
        <w:rPr>
          <w:rFonts w:ascii="Palatino Linotype" w:hAnsi="Palatino Linotype" w:hint="eastAsia"/>
          <w:sz w:val="18"/>
          <w:szCs w:val="18"/>
        </w:rPr>
        <w:t>中国环境科学</w:t>
      </w:r>
      <w:r w:rsidRPr="00C93B6C">
        <w:rPr>
          <w:rFonts w:ascii="Palatino Linotype" w:hAnsi="Palatino Linotype" w:hint="eastAsia"/>
          <w:sz w:val="18"/>
          <w:szCs w:val="18"/>
        </w:rPr>
        <w:t>,2013,33(04):599-604.</w:t>
      </w:r>
    </w:p>
    <w:sectPr w:rsidR="004203E2" w:rsidRPr="004F0088" w:rsidSect="005E1974">
      <w:pgSz w:w="11906" w:h="16838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141FB" w:rsidRDefault="009141FB" w:rsidP="00976F3A">
      <w:pPr>
        <w:spacing w:line="240" w:lineRule="auto"/>
      </w:pPr>
      <w:r>
        <w:separator/>
      </w:r>
    </w:p>
  </w:endnote>
  <w:endnote w:type="continuationSeparator" w:id="0">
    <w:p w:rsidR="009141FB" w:rsidRDefault="009141FB" w:rsidP="00976F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141FB" w:rsidRDefault="009141FB" w:rsidP="00976F3A">
      <w:pPr>
        <w:spacing w:line="240" w:lineRule="auto"/>
      </w:pPr>
      <w:r>
        <w:separator/>
      </w:r>
    </w:p>
  </w:footnote>
  <w:footnote w:type="continuationSeparator" w:id="0">
    <w:p w:rsidR="009141FB" w:rsidRDefault="009141FB" w:rsidP="00976F3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1213E"/>
    <w:multiLevelType w:val="hybridMultilevel"/>
    <w:tmpl w:val="662AC776"/>
    <w:lvl w:ilvl="0" w:tplc="DB200CC6">
      <w:start w:val="1"/>
      <w:numFmt w:val="upperLetter"/>
      <w:lvlText w:val="%1."/>
      <w:lvlJc w:val="left"/>
      <w:pPr>
        <w:ind w:left="601" w:hanging="147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1" w:hanging="420"/>
      </w:pPr>
    </w:lvl>
    <w:lvl w:ilvl="2" w:tplc="0409001B" w:tentative="1">
      <w:start w:val="1"/>
      <w:numFmt w:val="lowerRoman"/>
      <w:lvlText w:val="%3."/>
      <w:lvlJc w:val="right"/>
      <w:pPr>
        <w:ind w:left="1501" w:hanging="420"/>
      </w:pPr>
    </w:lvl>
    <w:lvl w:ilvl="3" w:tplc="0409000F" w:tentative="1">
      <w:start w:val="1"/>
      <w:numFmt w:val="decimal"/>
      <w:lvlText w:val="%4."/>
      <w:lvlJc w:val="left"/>
      <w:pPr>
        <w:ind w:left="1921" w:hanging="420"/>
      </w:pPr>
    </w:lvl>
    <w:lvl w:ilvl="4" w:tplc="04090019" w:tentative="1">
      <w:start w:val="1"/>
      <w:numFmt w:val="lowerLetter"/>
      <w:lvlText w:val="%5)"/>
      <w:lvlJc w:val="left"/>
      <w:pPr>
        <w:ind w:left="2341" w:hanging="420"/>
      </w:pPr>
    </w:lvl>
    <w:lvl w:ilvl="5" w:tplc="0409001B" w:tentative="1">
      <w:start w:val="1"/>
      <w:numFmt w:val="lowerRoman"/>
      <w:lvlText w:val="%6."/>
      <w:lvlJc w:val="right"/>
      <w:pPr>
        <w:ind w:left="2761" w:hanging="420"/>
      </w:pPr>
    </w:lvl>
    <w:lvl w:ilvl="6" w:tplc="0409000F" w:tentative="1">
      <w:start w:val="1"/>
      <w:numFmt w:val="decimal"/>
      <w:lvlText w:val="%7."/>
      <w:lvlJc w:val="left"/>
      <w:pPr>
        <w:ind w:left="3181" w:hanging="420"/>
      </w:pPr>
    </w:lvl>
    <w:lvl w:ilvl="7" w:tplc="04090019" w:tentative="1">
      <w:start w:val="1"/>
      <w:numFmt w:val="lowerLetter"/>
      <w:lvlText w:val="%8)"/>
      <w:lvlJc w:val="left"/>
      <w:pPr>
        <w:ind w:left="3601" w:hanging="420"/>
      </w:pPr>
    </w:lvl>
    <w:lvl w:ilvl="8" w:tplc="0409001B" w:tentative="1">
      <w:start w:val="1"/>
      <w:numFmt w:val="lowerRoman"/>
      <w:lvlText w:val="%9."/>
      <w:lvlJc w:val="right"/>
      <w:pPr>
        <w:ind w:left="4021" w:hanging="420"/>
      </w:pPr>
    </w:lvl>
  </w:abstractNum>
  <w:abstractNum w:abstractNumId="1" w15:restartNumberingAfterBreak="0">
    <w:nsid w:val="39BD573A"/>
    <w:multiLevelType w:val="hybridMultilevel"/>
    <w:tmpl w:val="4FCA4A58"/>
    <w:lvl w:ilvl="0" w:tplc="C6F402AE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10A5FC5"/>
    <w:multiLevelType w:val="multilevel"/>
    <w:tmpl w:val="E0281B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  <w:sz w:val="24"/>
        <w:szCs w:val="24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71E95708"/>
    <w:multiLevelType w:val="hybridMultilevel"/>
    <w:tmpl w:val="435EC9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Remote Sensing of Enviro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txvateertt0s2edfx25x9suzzv2frpztp5w&quot;&gt;My EndNote Library Copy&lt;record-ids&gt;&lt;item&gt;350&lt;/item&gt;&lt;item&gt;373&lt;/item&gt;&lt;item&gt;389&lt;/item&gt;&lt;item&gt;431&lt;/item&gt;&lt;item&gt;705&lt;/item&gt;&lt;item&gt;706&lt;/item&gt;&lt;item&gt;707&lt;/item&gt;&lt;item&gt;756&lt;/item&gt;&lt;item&gt;764&lt;/item&gt;&lt;item&gt;835&lt;/item&gt;&lt;item&gt;849&lt;/item&gt;&lt;item&gt;850&lt;/item&gt;&lt;item&gt;895&lt;/item&gt;&lt;item&gt;937&lt;/item&gt;&lt;item&gt;972&lt;/item&gt;&lt;item&gt;989&lt;/item&gt;&lt;item&gt;995&lt;/item&gt;&lt;item&gt;996&lt;/item&gt;&lt;item&gt;997&lt;/item&gt;&lt;item&gt;998&lt;/item&gt;&lt;item&gt;999&lt;/item&gt;&lt;item&gt;1000&lt;/item&gt;&lt;item&gt;1001&lt;/item&gt;&lt;item&gt;1003&lt;/item&gt;&lt;item&gt;1004&lt;/item&gt;&lt;item&gt;1005&lt;/item&gt;&lt;item&gt;1006&lt;/item&gt;&lt;item&gt;1007&lt;/item&gt;&lt;item&gt;1008&lt;/item&gt;&lt;item&gt;1009&lt;/item&gt;&lt;item&gt;1010&lt;/item&gt;&lt;item&gt;1011&lt;/item&gt;&lt;item&gt;1012&lt;/item&gt;&lt;item&gt;1013&lt;/item&gt;&lt;item&gt;1015&lt;/item&gt;&lt;item&gt;1016&lt;/item&gt;&lt;item&gt;1017&lt;/item&gt;&lt;item&gt;1018&lt;/item&gt;&lt;item&gt;1019&lt;/item&gt;&lt;item&gt;1020&lt;/item&gt;&lt;item&gt;1021&lt;/item&gt;&lt;item&gt;1022&lt;/item&gt;&lt;item&gt;1023&lt;/item&gt;&lt;item&gt;1024&lt;/item&gt;&lt;item&gt;1025&lt;/item&gt;&lt;item&gt;1026&lt;/item&gt;&lt;item&gt;1028&lt;/item&gt;&lt;item&gt;1029&lt;/item&gt;&lt;item&gt;1033&lt;/item&gt;&lt;item&gt;1034&lt;/item&gt;&lt;item&gt;1035&lt;/item&gt;&lt;item&gt;1036&lt;/item&gt;&lt;item&gt;1037&lt;/item&gt;&lt;item&gt;1038&lt;/item&gt;&lt;item&gt;1039&lt;/item&gt;&lt;item&gt;1040&lt;/item&gt;&lt;item&gt;1041&lt;/item&gt;&lt;item&gt;1043&lt;/item&gt;&lt;item&gt;1044&lt;/item&gt;&lt;item&gt;1045&lt;/item&gt;&lt;item&gt;1046&lt;/item&gt;&lt;item&gt;1050&lt;/item&gt;&lt;item&gt;1051&lt;/item&gt;&lt;/record-ids&gt;&lt;/item&gt;&lt;/Libraries&gt;"/>
  </w:docVars>
  <w:rsids>
    <w:rsidRoot w:val="00B466BE"/>
    <w:rsid w:val="000011D0"/>
    <w:rsid w:val="00006958"/>
    <w:rsid w:val="0001060A"/>
    <w:rsid w:val="00020889"/>
    <w:rsid w:val="0002677F"/>
    <w:rsid w:val="00031E77"/>
    <w:rsid w:val="000357E8"/>
    <w:rsid w:val="00035BA9"/>
    <w:rsid w:val="000363AC"/>
    <w:rsid w:val="00036672"/>
    <w:rsid w:val="00036D8C"/>
    <w:rsid w:val="00036EB9"/>
    <w:rsid w:val="000408EC"/>
    <w:rsid w:val="000435B4"/>
    <w:rsid w:val="00050293"/>
    <w:rsid w:val="000536B3"/>
    <w:rsid w:val="00060CEC"/>
    <w:rsid w:val="00070A5E"/>
    <w:rsid w:val="0007168C"/>
    <w:rsid w:val="000724FB"/>
    <w:rsid w:val="00073DB0"/>
    <w:rsid w:val="000777F7"/>
    <w:rsid w:val="00082CD5"/>
    <w:rsid w:val="00090BD0"/>
    <w:rsid w:val="00090E3E"/>
    <w:rsid w:val="000A0BE7"/>
    <w:rsid w:val="000A416F"/>
    <w:rsid w:val="000A5A36"/>
    <w:rsid w:val="000B62A8"/>
    <w:rsid w:val="000B7EE9"/>
    <w:rsid w:val="000C0CAF"/>
    <w:rsid w:val="000C1041"/>
    <w:rsid w:val="000C3B91"/>
    <w:rsid w:val="000D0949"/>
    <w:rsid w:val="000D4BA4"/>
    <w:rsid w:val="000D5F66"/>
    <w:rsid w:val="000D7BD7"/>
    <w:rsid w:val="000D7FF8"/>
    <w:rsid w:val="000E2EA1"/>
    <w:rsid w:val="000E3EB8"/>
    <w:rsid w:val="000E510C"/>
    <w:rsid w:val="000E55AC"/>
    <w:rsid w:val="000E6BB5"/>
    <w:rsid w:val="000F0F55"/>
    <w:rsid w:val="000F33FC"/>
    <w:rsid w:val="000F3F44"/>
    <w:rsid w:val="000F52D0"/>
    <w:rsid w:val="000F687A"/>
    <w:rsid w:val="001013A3"/>
    <w:rsid w:val="001032D2"/>
    <w:rsid w:val="0010494E"/>
    <w:rsid w:val="00106DC9"/>
    <w:rsid w:val="0011377B"/>
    <w:rsid w:val="00115326"/>
    <w:rsid w:val="00121CB3"/>
    <w:rsid w:val="0012235A"/>
    <w:rsid w:val="00123674"/>
    <w:rsid w:val="00124800"/>
    <w:rsid w:val="00130024"/>
    <w:rsid w:val="001310D7"/>
    <w:rsid w:val="00131857"/>
    <w:rsid w:val="001361C0"/>
    <w:rsid w:val="00137359"/>
    <w:rsid w:val="00141F2F"/>
    <w:rsid w:val="00155913"/>
    <w:rsid w:val="001664D5"/>
    <w:rsid w:val="00166992"/>
    <w:rsid w:val="00167AF2"/>
    <w:rsid w:val="00170B8F"/>
    <w:rsid w:val="00171311"/>
    <w:rsid w:val="001718C5"/>
    <w:rsid w:val="00172811"/>
    <w:rsid w:val="001751B6"/>
    <w:rsid w:val="00176D41"/>
    <w:rsid w:val="00181B59"/>
    <w:rsid w:val="00181D58"/>
    <w:rsid w:val="00186843"/>
    <w:rsid w:val="00187692"/>
    <w:rsid w:val="00191113"/>
    <w:rsid w:val="00192020"/>
    <w:rsid w:val="00192C75"/>
    <w:rsid w:val="00193100"/>
    <w:rsid w:val="00193138"/>
    <w:rsid w:val="00193D86"/>
    <w:rsid w:val="00194288"/>
    <w:rsid w:val="001963A0"/>
    <w:rsid w:val="001A1882"/>
    <w:rsid w:val="001A19EA"/>
    <w:rsid w:val="001A5B7D"/>
    <w:rsid w:val="001A65F2"/>
    <w:rsid w:val="001A6AC8"/>
    <w:rsid w:val="001A6CCA"/>
    <w:rsid w:val="001A6DF7"/>
    <w:rsid w:val="001B01AC"/>
    <w:rsid w:val="001B1952"/>
    <w:rsid w:val="001B2BC2"/>
    <w:rsid w:val="001B35BD"/>
    <w:rsid w:val="001B7192"/>
    <w:rsid w:val="001C124C"/>
    <w:rsid w:val="001C4693"/>
    <w:rsid w:val="001D3193"/>
    <w:rsid w:val="001D455A"/>
    <w:rsid w:val="001D50C1"/>
    <w:rsid w:val="001E0416"/>
    <w:rsid w:val="001E047A"/>
    <w:rsid w:val="001E0D1D"/>
    <w:rsid w:val="001E1338"/>
    <w:rsid w:val="001E15B5"/>
    <w:rsid w:val="001E2D95"/>
    <w:rsid w:val="001F0640"/>
    <w:rsid w:val="001F2F50"/>
    <w:rsid w:val="001F491B"/>
    <w:rsid w:val="001F496C"/>
    <w:rsid w:val="001F5DFC"/>
    <w:rsid w:val="001F686B"/>
    <w:rsid w:val="00201142"/>
    <w:rsid w:val="00203B9A"/>
    <w:rsid w:val="00205BD3"/>
    <w:rsid w:val="00206C3E"/>
    <w:rsid w:val="00206F91"/>
    <w:rsid w:val="00207656"/>
    <w:rsid w:val="00207938"/>
    <w:rsid w:val="00210526"/>
    <w:rsid w:val="002109D1"/>
    <w:rsid w:val="00211209"/>
    <w:rsid w:val="0021151E"/>
    <w:rsid w:val="00213F62"/>
    <w:rsid w:val="0021755B"/>
    <w:rsid w:val="002200F2"/>
    <w:rsid w:val="00220F32"/>
    <w:rsid w:val="002213E2"/>
    <w:rsid w:val="002214C3"/>
    <w:rsid w:val="0022205E"/>
    <w:rsid w:val="002227A5"/>
    <w:rsid w:val="00226B91"/>
    <w:rsid w:val="00233D0A"/>
    <w:rsid w:val="002363ED"/>
    <w:rsid w:val="00236D7A"/>
    <w:rsid w:val="00237E72"/>
    <w:rsid w:val="0024136D"/>
    <w:rsid w:val="00245828"/>
    <w:rsid w:val="00245E99"/>
    <w:rsid w:val="002473AE"/>
    <w:rsid w:val="0025154F"/>
    <w:rsid w:val="00252CAD"/>
    <w:rsid w:val="0025595C"/>
    <w:rsid w:val="002573EB"/>
    <w:rsid w:val="0026052B"/>
    <w:rsid w:val="00261180"/>
    <w:rsid w:val="002615B4"/>
    <w:rsid w:val="002635F6"/>
    <w:rsid w:val="00264427"/>
    <w:rsid w:val="002707E5"/>
    <w:rsid w:val="00272407"/>
    <w:rsid w:val="00274797"/>
    <w:rsid w:val="00274D40"/>
    <w:rsid w:val="002754CE"/>
    <w:rsid w:val="00284EFE"/>
    <w:rsid w:val="0028741B"/>
    <w:rsid w:val="0029091E"/>
    <w:rsid w:val="0029434A"/>
    <w:rsid w:val="00295C37"/>
    <w:rsid w:val="00295DF7"/>
    <w:rsid w:val="002968A5"/>
    <w:rsid w:val="002A0713"/>
    <w:rsid w:val="002A2226"/>
    <w:rsid w:val="002A2282"/>
    <w:rsid w:val="002A385E"/>
    <w:rsid w:val="002A4F95"/>
    <w:rsid w:val="002A6888"/>
    <w:rsid w:val="002B2C57"/>
    <w:rsid w:val="002B363A"/>
    <w:rsid w:val="002B55A0"/>
    <w:rsid w:val="002C19C6"/>
    <w:rsid w:val="002C2527"/>
    <w:rsid w:val="002C4F0D"/>
    <w:rsid w:val="002C628A"/>
    <w:rsid w:val="002D0EEA"/>
    <w:rsid w:val="002D11D8"/>
    <w:rsid w:val="002D5434"/>
    <w:rsid w:val="002D79D3"/>
    <w:rsid w:val="002E3E21"/>
    <w:rsid w:val="002E7826"/>
    <w:rsid w:val="002F0F13"/>
    <w:rsid w:val="002F1FA0"/>
    <w:rsid w:val="002F58B0"/>
    <w:rsid w:val="002F5958"/>
    <w:rsid w:val="002F6E4C"/>
    <w:rsid w:val="00301053"/>
    <w:rsid w:val="00302752"/>
    <w:rsid w:val="0030401D"/>
    <w:rsid w:val="00304798"/>
    <w:rsid w:val="003047F6"/>
    <w:rsid w:val="003064C5"/>
    <w:rsid w:val="003108B7"/>
    <w:rsid w:val="00314B5F"/>
    <w:rsid w:val="00316906"/>
    <w:rsid w:val="00321EBE"/>
    <w:rsid w:val="00323136"/>
    <w:rsid w:val="0032318E"/>
    <w:rsid w:val="00324EAA"/>
    <w:rsid w:val="00330D9E"/>
    <w:rsid w:val="00333802"/>
    <w:rsid w:val="00336717"/>
    <w:rsid w:val="0034023D"/>
    <w:rsid w:val="0034073B"/>
    <w:rsid w:val="0034096F"/>
    <w:rsid w:val="003415C1"/>
    <w:rsid w:val="00342F63"/>
    <w:rsid w:val="00343F18"/>
    <w:rsid w:val="00346BEF"/>
    <w:rsid w:val="00352ACB"/>
    <w:rsid w:val="00352F6B"/>
    <w:rsid w:val="00355CE8"/>
    <w:rsid w:val="0035748F"/>
    <w:rsid w:val="003605F1"/>
    <w:rsid w:val="00361362"/>
    <w:rsid w:val="003651A0"/>
    <w:rsid w:val="00365C51"/>
    <w:rsid w:val="00365DEB"/>
    <w:rsid w:val="00366637"/>
    <w:rsid w:val="00366985"/>
    <w:rsid w:val="00366E59"/>
    <w:rsid w:val="0037101D"/>
    <w:rsid w:val="003755DD"/>
    <w:rsid w:val="00377053"/>
    <w:rsid w:val="00377323"/>
    <w:rsid w:val="00377D12"/>
    <w:rsid w:val="00382474"/>
    <w:rsid w:val="0038324B"/>
    <w:rsid w:val="0038731D"/>
    <w:rsid w:val="003923BD"/>
    <w:rsid w:val="00393685"/>
    <w:rsid w:val="0039370C"/>
    <w:rsid w:val="00393CEA"/>
    <w:rsid w:val="0039642D"/>
    <w:rsid w:val="0039791F"/>
    <w:rsid w:val="003B2A80"/>
    <w:rsid w:val="003B2AAA"/>
    <w:rsid w:val="003B6855"/>
    <w:rsid w:val="003B7011"/>
    <w:rsid w:val="003C1E12"/>
    <w:rsid w:val="003C30D4"/>
    <w:rsid w:val="003C3446"/>
    <w:rsid w:val="003C6DB7"/>
    <w:rsid w:val="003D040E"/>
    <w:rsid w:val="003D0452"/>
    <w:rsid w:val="003D5E02"/>
    <w:rsid w:val="003D7516"/>
    <w:rsid w:val="003E2623"/>
    <w:rsid w:val="003E513E"/>
    <w:rsid w:val="003F2829"/>
    <w:rsid w:val="003F39DE"/>
    <w:rsid w:val="003F52DC"/>
    <w:rsid w:val="003F52F0"/>
    <w:rsid w:val="003F76E3"/>
    <w:rsid w:val="0040020B"/>
    <w:rsid w:val="00401A81"/>
    <w:rsid w:val="004046D3"/>
    <w:rsid w:val="00407570"/>
    <w:rsid w:val="00410308"/>
    <w:rsid w:val="0041146C"/>
    <w:rsid w:val="004151BE"/>
    <w:rsid w:val="00415A14"/>
    <w:rsid w:val="00416F67"/>
    <w:rsid w:val="004203E2"/>
    <w:rsid w:val="00421891"/>
    <w:rsid w:val="0042249E"/>
    <w:rsid w:val="004274D5"/>
    <w:rsid w:val="00431C49"/>
    <w:rsid w:val="00433092"/>
    <w:rsid w:val="004330F3"/>
    <w:rsid w:val="00434039"/>
    <w:rsid w:val="004356F0"/>
    <w:rsid w:val="00435A69"/>
    <w:rsid w:val="004403ED"/>
    <w:rsid w:val="004413A5"/>
    <w:rsid w:val="00441D67"/>
    <w:rsid w:val="00444F55"/>
    <w:rsid w:val="00447A36"/>
    <w:rsid w:val="00450CD4"/>
    <w:rsid w:val="00454A23"/>
    <w:rsid w:val="00456C17"/>
    <w:rsid w:val="0045706E"/>
    <w:rsid w:val="004572A4"/>
    <w:rsid w:val="00457389"/>
    <w:rsid w:val="00472752"/>
    <w:rsid w:val="00473EBB"/>
    <w:rsid w:val="004746DB"/>
    <w:rsid w:val="004762D0"/>
    <w:rsid w:val="00476519"/>
    <w:rsid w:val="004816BE"/>
    <w:rsid w:val="00486009"/>
    <w:rsid w:val="004868ED"/>
    <w:rsid w:val="00490E63"/>
    <w:rsid w:val="0049299B"/>
    <w:rsid w:val="00493EFF"/>
    <w:rsid w:val="00494643"/>
    <w:rsid w:val="004957F8"/>
    <w:rsid w:val="00495E48"/>
    <w:rsid w:val="004A36DD"/>
    <w:rsid w:val="004A4029"/>
    <w:rsid w:val="004A44CC"/>
    <w:rsid w:val="004A55C3"/>
    <w:rsid w:val="004A6F7A"/>
    <w:rsid w:val="004A7AB1"/>
    <w:rsid w:val="004B375A"/>
    <w:rsid w:val="004B63AD"/>
    <w:rsid w:val="004C2EDC"/>
    <w:rsid w:val="004C6974"/>
    <w:rsid w:val="004D0709"/>
    <w:rsid w:val="004D0A5C"/>
    <w:rsid w:val="004D60DC"/>
    <w:rsid w:val="004E5389"/>
    <w:rsid w:val="004F0088"/>
    <w:rsid w:val="004F0329"/>
    <w:rsid w:val="004F36F9"/>
    <w:rsid w:val="004F400A"/>
    <w:rsid w:val="004F54C4"/>
    <w:rsid w:val="004F66AC"/>
    <w:rsid w:val="00501ADA"/>
    <w:rsid w:val="00506B96"/>
    <w:rsid w:val="00506E33"/>
    <w:rsid w:val="00507B80"/>
    <w:rsid w:val="00510CD2"/>
    <w:rsid w:val="00511C4C"/>
    <w:rsid w:val="00511FEC"/>
    <w:rsid w:val="00513F5A"/>
    <w:rsid w:val="005175C6"/>
    <w:rsid w:val="005214FA"/>
    <w:rsid w:val="005228F8"/>
    <w:rsid w:val="0052359F"/>
    <w:rsid w:val="00525EFF"/>
    <w:rsid w:val="005325DF"/>
    <w:rsid w:val="00536AB7"/>
    <w:rsid w:val="00537995"/>
    <w:rsid w:val="00540005"/>
    <w:rsid w:val="00541224"/>
    <w:rsid w:val="005426AA"/>
    <w:rsid w:val="00543D6A"/>
    <w:rsid w:val="005472F0"/>
    <w:rsid w:val="00556023"/>
    <w:rsid w:val="00562C38"/>
    <w:rsid w:val="0056624E"/>
    <w:rsid w:val="00566361"/>
    <w:rsid w:val="00566CA2"/>
    <w:rsid w:val="00570AA7"/>
    <w:rsid w:val="005711AF"/>
    <w:rsid w:val="005738F8"/>
    <w:rsid w:val="00573D8C"/>
    <w:rsid w:val="00576159"/>
    <w:rsid w:val="00576A34"/>
    <w:rsid w:val="0057781E"/>
    <w:rsid w:val="0058265A"/>
    <w:rsid w:val="00590127"/>
    <w:rsid w:val="00592591"/>
    <w:rsid w:val="005931C5"/>
    <w:rsid w:val="005937D0"/>
    <w:rsid w:val="00595503"/>
    <w:rsid w:val="00596D09"/>
    <w:rsid w:val="0059772B"/>
    <w:rsid w:val="00597FF1"/>
    <w:rsid w:val="005A03B7"/>
    <w:rsid w:val="005A0EB0"/>
    <w:rsid w:val="005A6E3F"/>
    <w:rsid w:val="005A6F81"/>
    <w:rsid w:val="005B28AB"/>
    <w:rsid w:val="005B5BF0"/>
    <w:rsid w:val="005C00BE"/>
    <w:rsid w:val="005C00FC"/>
    <w:rsid w:val="005C09A6"/>
    <w:rsid w:val="005C29F7"/>
    <w:rsid w:val="005C2C48"/>
    <w:rsid w:val="005C439D"/>
    <w:rsid w:val="005C66A6"/>
    <w:rsid w:val="005D2996"/>
    <w:rsid w:val="005D4AF3"/>
    <w:rsid w:val="005D6479"/>
    <w:rsid w:val="005D7B9B"/>
    <w:rsid w:val="005E190C"/>
    <w:rsid w:val="005E1974"/>
    <w:rsid w:val="005E20AC"/>
    <w:rsid w:val="005E654D"/>
    <w:rsid w:val="005E68E3"/>
    <w:rsid w:val="005F054A"/>
    <w:rsid w:val="005F124C"/>
    <w:rsid w:val="005F3D13"/>
    <w:rsid w:val="005F5107"/>
    <w:rsid w:val="005F5B30"/>
    <w:rsid w:val="005F7C9E"/>
    <w:rsid w:val="006000A2"/>
    <w:rsid w:val="0060094D"/>
    <w:rsid w:val="00600AEB"/>
    <w:rsid w:val="00600E76"/>
    <w:rsid w:val="00600EE0"/>
    <w:rsid w:val="0060394B"/>
    <w:rsid w:val="00605744"/>
    <w:rsid w:val="00606453"/>
    <w:rsid w:val="0061454F"/>
    <w:rsid w:val="00616C76"/>
    <w:rsid w:val="006175F6"/>
    <w:rsid w:val="00621376"/>
    <w:rsid w:val="00626B3D"/>
    <w:rsid w:val="00627F23"/>
    <w:rsid w:val="00630C58"/>
    <w:rsid w:val="0063436C"/>
    <w:rsid w:val="00634F16"/>
    <w:rsid w:val="00635402"/>
    <w:rsid w:val="00636084"/>
    <w:rsid w:val="00641711"/>
    <w:rsid w:val="006423E2"/>
    <w:rsid w:val="00642BD1"/>
    <w:rsid w:val="00646074"/>
    <w:rsid w:val="00650605"/>
    <w:rsid w:val="00650E2B"/>
    <w:rsid w:val="00651BB9"/>
    <w:rsid w:val="0065274E"/>
    <w:rsid w:val="0065411A"/>
    <w:rsid w:val="006604D6"/>
    <w:rsid w:val="00661B7E"/>
    <w:rsid w:val="0066270A"/>
    <w:rsid w:val="0066285F"/>
    <w:rsid w:val="00664517"/>
    <w:rsid w:val="00667C7D"/>
    <w:rsid w:val="00670DEF"/>
    <w:rsid w:val="00670DF2"/>
    <w:rsid w:val="00672D63"/>
    <w:rsid w:val="006753C6"/>
    <w:rsid w:val="00675551"/>
    <w:rsid w:val="006844BE"/>
    <w:rsid w:val="00686E5B"/>
    <w:rsid w:val="006901A7"/>
    <w:rsid w:val="006931CD"/>
    <w:rsid w:val="00695694"/>
    <w:rsid w:val="006966C7"/>
    <w:rsid w:val="00697135"/>
    <w:rsid w:val="006A1517"/>
    <w:rsid w:val="006A19E9"/>
    <w:rsid w:val="006A42D9"/>
    <w:rsid w:val="006A7C8B"/>
    <w:rsid w:val="006A7F54"/>
    <w:rsid w:val="006B0D1C"/>
    <w:rsid w:val="006B2742"/>
    <w:rsid w:val="006C048C"/>
    <w:rsid w:val="006C1732"/>
    <w:rsid w:val="006C34BB"/>
    <w:rsid w:val="006C652F"/>
    <w:rsid w:val="006D3563"/>
    <w:rsid w:val="006D4A9C"/>
    <w:rsid w:val="006D5ADE"/>
    <w:rsid w:val="006E0C50"/>
    <w:rsid w:val="006E0F99"/>
    <w:rsid w:val="006E4CA2"/>
    <w:rsid w:val="006E5CB7"/>
    <w:rsid w:val="006E6C6A"/>
    <w:rsid w:val="006E7E2E"/>
    <w:rsid w:val="006F09AD"/>
    <w:rsid w:val="006F26A1"/>
    <w:rsid w:val="006F4BDD"/>
    <w:rsid w:val="00703418"/>
    <w:rsid w:val="00703AB2"/>
    <w:rsid w:val="0071142E"/>
    <w:rsid w:val="00712EBC"/>
    <w:rsid w:val="007143AB"/>
    <w:rsid w:val="0072115C"/>
    <w:rsid w:val="007226AF"/>
    <w:rsid w:val="007232E5"/>
    <w:rsid w:val="0072395D"/>
    <w:rsid w:val="00724C16"/>
    <w:rsid w:val="00733DE7"/>
    <w:rsid w:val="00734345"/>
    <w:rsid w:val="007419BF"/>
    <w:rsid w:val="00742999"/>
    <w:rsid w:val="00747BD6"/>
    <w:rsid w:val="00750C03"/>
    <w:rsid w:val="0075694D"/>
    <w:rsid w:val="00761AFA"/>
    <w:rsid w:val="00761E00"/>
    <w:rsid w:val="00764158"/>
    <w:rsid w:val="0076525B"/>
    <w:rsid w:val="00766AE5"/>
    <w:rsid w:val="00767122"/>
    <w:rsid w:val="007746C5"/>
    <w:rsid w:val="007748B9"/>
    <w:rsid w:val="00776181"/>
    <w:rsid w:val="00776D94"/>
    <w:rsid w:val="00780B59"/>
    <w:rsid w:val="00781C1A"/>
    <w:rsid w:val="0078270B"/>
    <w:rsid w:val="00792C59"/>
    <w:rsid w:val="007932CC"/>
    <w:rsid w:val="007963F7"/>
    <w:rsid w:val="007A114D"/>
    <w:rsid w:val="007A11D1"/>
    <w:rsid w:val="007A1B23"/>
    <w:rsid w:val="007A3297"/>
    <w:rsid w:val="007A376D"/>
    <w:rsid w:val="007B28F5"/>
    <w:rsid w:val="007B2F99"/>
    <w:rsid w:val="007B4BF6"/>
    <w:rsid w:val="007B5516"/>
    <w:rsid w:val="007B6D1F"/>
    <w:rsid w:val="007C54DF"/>
    <w:rsid w:val="007C7DB2"/>
    <w:rsid w:val="007D39E6"/>
    <w:rsid w:val="007D5B75"/>
    <w:rsid w:val="007E2A23"/>
    <w:rsid w:val="007E7077"/>
    <w:rsid w:val="007F301C"/>
    <w:rsid w:val="007F60DE"/>
    <w:rsid w:val="00804527"/>
    <w:rsid w:val="00804A7D"/>
    <w:rsid w:val="008112F6"/>
    <w:rsid w:val="008125B0"/>
    <w:rsid w:val="00812A44"/>
    <w:rsid w:val="0081490D"/>
    <w:rsid w:val="008159A8"/>
    <w:rsid w:val="00815EBD"/>
    <w:rsid w:val="00816A9D"/>
    <w:rsid w:val="00816B76"/>
    <w:rsid w:val="00817DCD"/>
    <w:rsid w:val="0082012A"/>
    <w:rsid w:val="00822992"/>
    <w:rsid w:val="0082334A"/>
    <w:rsid w:val="008239FA"/>
    <w:rsid w:val="0083284F"/>
    <w:rsid w:val="00833305"/>
    <w:rsid w:val="00833C55"/>
    <w:rsid w:val="00834885"/>
    <w:rsid w:val="00836BC8"/>
    <w:rsid w:val="0083757E"/>
    <w:rsid w:val="008378E0"/>
    <w:rsid w:val="008458BC"/>
    <w:rsid w:val="00846A41"/>
    <w:rsid w:val="00846B83"/>
    <w:rsid w:val="00851FAF"/>
    <w:rsid w:val="00853F7F"/>
    <w:rsid w:val="00857234"/>
    <w:rsid w:val="00860313"/>
    <w:rsid w:val="0086286A"/>
    <w:rsid w:val="00862CB1"/>
    <w:rsid w:val="00862E33"/>
    <w:rsid w:val="00862F22"/>
    <w:rsid w:val="00863486"/>
    <w:rsid w:val="008637AF"/>
    <w:rsid w:val="00863FC5"/>
    <w:rsid w:val="0086429A"/>
    <w:rsid w:val="00867706"/>
    <w:rsid w:val="00870CCB"/>
    <w:rsid w:val="00883C68"/>
    <w:rsid w:val="00886A1B"/>
    <w:rsid w:val="00887222"/>
    <w:rsid w:val="008913E5"/>
    <w:rsid w:val="00894E65"/>
    <w:rsid w:val="00895ADB"/>
    <w:rsid w:val="008A4F4A"/>
    <w:rsid w:val="008B0115"/>
    <w:rsid w:val="008B1D2D"/>
    <w:rsid w:val="008B2FD6"/>
    <w:rsid w:val="008B3ACD"/>
    <w:rsid w:val="008B4A4F"/>
    <w:rsid w:val="008B7A7A"/>
    <w:rsid w:val="008C09BE"/>
    <w:rsid w:val="008C6E2D"/>
    <w:rsid w:val="008C7DA8"/>
    <w:rsid w:val="008D3F52"/>
    <w:rsid w:val="008E08C7"/>
    <w:rsid w:val="008F31D8"/>
    <w:rsid w:val="008F654E"/>
    <w:rsid w:val="008F6619"/>
    <w:rsid w:val="008F68B5"/>
    <w:rsid w:val="00902750"/>
    <w:rsid w:val="00904749"/>
    <w:rsid w:val="00910CDE"/>
    <w:rsid w:val="009124BA"/>
    <w:rsid w:val="00913941"/>
    <w:rsid w:val="009141FB"/>
    <w:rsid w:val="00914AD5"/>
    <w:rsid w:val="009371F9"/>
    <w:rsid w:val="009448B1"/>
    <w:rsid w:val="00950C1C"/>
    <w:rsid w:val="0096046D"/>
    <w:rsid w:val="00963162"/>
    <w:rsid w:val="009644FA"/>
    <w:rsid w:val="00965163"/>
    <w:rsid w:val="00965600"/>
    <w:rsid w:val="00967493"/>
    <w:rsid w:val="00967834"/>
    <w:rsid w:val="009705E7"/>
    <w:rsid w:val="00970F66"/>
    <w:rsid w:val="00975309"/>
    <w:rsid w:val="00975F4D"/>
    <w:rsid w:val="00976F3A"/>
    <w:rsid w:val="00977CD3"/>
    <w:rsid w:val="00981238"/>
    <w:rsid w:val="00981299"/>
    <w:rsid w:val="00983F02"/>
    <w:rsid w:val="00984C2D"/>
    <w:rsid w:val="0099249E"/>
    <w:rsid w:val="00992C49"/>
    <w:rsid w:val="009939B0"/>
    <w:rsid w:val="009942C4"/>
    <w:rsid w:val="00995443"/>
    <w:rsid w:val="00995E24"/>
    <w:rsid w:val="00996382"/>
    <w:rsid w:val="0099750F"/>
    <w:rsid w:val="009A3E8A"/>
    <w:rsid w:val="009A40BA"/>
    <w:rsid w:val="009A426D"/>
    <w:rsid w:val="009A5568"/>
    <w:rsid w:val="009A680A"/>
    <w:rsid w:val="009B042E"/>
    <w:rsid w:val="009B2AF6"/>
    <w:rsid w:val="009B4232"/>
    <w:rsid w:val="009B4AB9"/>
    <w:rsid w:val="009B4CBD"/>
    <w:rsid w:val="009B675D"/>
    <w:rsid w:val="009C043E"/>
    <w:rsid w:val="009C3066"/>
    <w:rsid w:val="009C7A68"/>
    <w:rsid w:val="009D0422"/>
    <w:rsid w:val="009E0B7B"/>
    <w:rsid w:val="009E39A2"/>
    <w:rsid w:val="009E432F"/>
    <w:rsid w:val="009E5DC8"/>
    <w:rsid w:val="009E6B43"/>
    <w:rsid w:val="009E7F44"/>
    <w:rsid w:val="009F0275"/>
    <w:rsid w:val="00A012B4"/>
    <w:rsid w:val="00A05A11"/>
    <w:rsid w:val="00A10902"/>
    <w:rsid w:val="00A111F8"/>
    <w:rsid w:val="00A20D62"/>
    <w:rsid w:val="00A25B9E"/>
    <w:rsid w:val="00A3020B"/>
    <w:rsid w:val="00A32D07"/>
    <w:rsid w:val="00A34CC5"/>
    <w:rsid w:val="00A34F0D"/>
    <w:rsid w:val="00A3500A"/>
    <w:rsid w:val="00A372E0"/>
    <w:rsid w:val="00A43A0C"/>
    <w:rsid w:val="00A44CCD"/>
    <w:rsid w:val="00A47935"/>
    <w:rsid w:val="00A50B31"/>
    <w:rsid w:val="00A52ED7"/>
    <w:rsid w:val="00A53A37"/>
    <w:rsid w:val="00A548B4"/>
    <w:rsid w:val="00A55025"/>
    <w:rsid w:val="00A57443"/>
    <w:rsid w:val="00A617F7"/>
    <w:rsid w:val="00A631AE"/>
    <w:rsid w:val="00A6343A"/>
    <w:rsid w:val="00A64CF4"/>
    <w:rsid w:val="00A70C5F"/>
    <w:rsid w:val="00A74834"/>
    <w:rsid w:val="00A77CBB"/>
    <w:rsid w:val="00A82318"/>
    <w:rsid w:val="00A82F2E"/>
    <w:rsid w:val="00A84C25"/>
    <w:rsid w:val="00A86B0B"/>
    <w:rsid w:val="00A91728"/>
    <w:rsid w:val="00A92DB0"/>
    <w:rsid w:val="00A97FB7"/>
    <w:rsid w:val="00AA1842"/>
    <w:rsid w:val="00AA3BA4"/>
    <w:rsid w:val="00AA6A29"/>
    <w:rsid w:val="00AB1BEF"/>
    <w:rsid w:val="00AB1F59"/>
    <w:rsid w:val="00AB50A2"/>
    <w:rsid w:val="00AB548B"/>
    <w:rsid w:val="00AB6E9F"/>
    <w:rsid w:val="00AC1DA1"/>
    <w:rsid w:val="00AC1DFA"/>
    <w:rsid w:val="00AC286D"/>
    <w:rsid w:val="00AD196A"/>
    <w:rsid w:val="00AD2949"/>
    <w:rsid w:val="00AD4FE2"/>
    <w:rsid w:val="00AD6F23"/>
    <w:rsid w:val="00AD7318"/>
    <w:rsid w:val="00AE0BC2"/>
    <w:rsid w:val="00AE1803"/>
    <w:rsid w:val="00AE1FA8"/>
    <w:rsid w:val="00AE32BE"/>
    <w:rsid w:val="00AE4D38"/>
    <w:rsid w:val="00AF071C"/>
    <w:rsid w:val="00AF29FF"/>
    <w:rsid w:val="00AF6095"/>
    <w:rsid w:val="00B02362"/>
    <w:rsid w:val="00B077C6"/>
    <w:rsid w:val="00B100B0"/>
    <w:rsid w:val="00B11292"/>
    <w:rsid w:val="00B13C31"/>
    <w:rsid w:val="00B14DA6"/>
    <w:rsid w:val="00B16311"/>
    <w:rsid w:val="00B21DCA"/>
    <w:rsid w:val="00B22016"/>
    <w:rsid w:val="00B2223C"/>
    <w:rsid w:val="00B23B3B"/>
    <w:rsid w:val="00B23CE4"/>
    <w:rsid w:val="00B2520A"/>
    <w:rsid w:val="00B2728F"/>
    <w:rsid w:val="00B31E53"/>
    <w:rsid w:val="00B33A4B"/>
    <w:rsid w:val="00B356CE"/>
    <w:rsid w:val="00B35B32"/>
    <w:rsid w:val="00B3648A"/>
    <w:rsid w:val="00B420CF"/>
    <w:rsid w:val="00B466BE"/>
    <w:rsid w:val="00B46A43"/>
    <w:rsid w:val="00B4724C"/>
    <w:rsid w:val="00B50824"/>
    <w:rsid w:val="00B52E4C"/>
    <w:rsid w:val="00B53235"/>
    <w:rsid w:val="00B63FC3"/>
    <w:rsid w:val="00B705C2"/>
    <w:rsid w:val="00B72251"/>
    <w:rsid w:val="00B76133"/>
    <w:rsid w:val="00B82C42"/>
    <w:rsid w:val="00B83880"/>
    <w:rsid w:val="00B84957"/>
    <w:rsid w:val="00B87F7B"/>
    <w:rsid w:val="00B9089E"/>
    <w:rsid w:val="00B93815"/>
    <w:rsid w:val="00B9384E"/>
    <w:rsid w:val="00B96398"/>
    <w:rsid w:val="00BA0B67"/>
    <w:rsid w:val="00BA1968"/>
    <w:rsid w:val="00BA25C8"/>
    <w:rsid w:val="00BA2F48"/>
    <w:rsid w:val="00BB04AC"/>
    <w:rsid w:val="00BB40A3"/>
    <w:rsid w:val="00BB419D"/>
    <w:rsid w:val="00BB53B9"/>
    <w:rsid w:val="00BB546A"/>
    <w:rsid w:val="00BC39A9"/>
    <w:rsid w:val="00BD3895"/>
    <w:rsid w:val="00BD38D6"/>
    <w:rsid w:val="00BE0B0F"/>
    <w:rsid w:val="00BE155F"/>
    <w:rsid w:val="00BE239D"/>
    <w:rsid w:val="00BE7290"/>
    <w:rsid w:val="00BE72AD"/>
    <w:rsid w:val="00BF2DD3"/>
    <w:rsid w:val="00BF3370"/>
    <w:rsid w:val="00BF36F2"/>
    <w:rsid w:val="00BF4CF5"/>
    <w:rsid w:val="00BF5053"/>
    <w:rsid w:val="00BF7B70"/>
    <w:rsid w:val="00C029AD"/>
    <w:rsid w:val="00C03A59"/>
    <w:rsid w:val="00C03F76"/>
    <w:rsid w:val="00C100E6"/>
    <w:rsid w:val="00C10B30"/>
    <w:rsid w:val="00C11F11"/>
    <w:rsid w:val="00C20D8B"/>
    <w:rsid w:val="00C22776"/>
    <w:rsid w:val="00C23083"/>
    <w:rsid w:val="00C262D9"/>
    <w:rsid w:val="00C267AE"/>
    <w:rsid w:val="00C272FF"/>
    <w:rsid w:val="00C30125"/>
    <w:rsid w:val="00C3136B"/>
    <w:rsid w:val="00C313E5"/>
    <w:rsid w:val="00C31BC0"/>
    <w:rsid w:val="00C32929"/>
    <w:rsid w:val="00C3461B"/>
    <w:rsid w:val="00C350B4"/>
    <w:rsid w:val="00C35AE6"/>
    <w:rsid w:val="00C4007E"/>
    <w:rsid w:val="00C4179B"/>
    <w:rsid w:val="00C43C24"/>
    <w:rsid w:val="00C45627"/>
    <w:rsid w:val="00C51F7C"/>
    <w:rsid w:val="00C52F86"/>
    <w:rsid w:val="00C53036"/>
    <w:rsid w:val="00C5304D"/>
    <w:rsid w:val="00C53ECD"/>
    <w:rsid w:val="00C56253"/>
    <w:rsid w:val="00C56A22"/>
    <w:rsid w:val="00C576D6"/>
    <w:rsid w:val="00C658B0"/>
    <w:rsid w:val="00C66533"/>
    <w:rsid w:val="00C66C39"/>
    <w:rsid w:val="00C70C0F"/>
    <w:rsid w:val="00C70EAE"/>
    <w:rsid w:val="00C77C12"/>
    <w:rsid w:val="00C809CB"/>
    <w:rsid w:val="00C820BF"/>
    <w:rsid w:val="00C82451"/>
    <w:rsid w:val="00C8317E"/>
    <w:rsid w:val="00C92305"/>
    <w:rsid w:val="00C92C82"/>
    <w:rsid w:val="00C93B6C"/>
    <w:rsid w:val="00C9413A"/>
    <w:rsid w:val="00CA065C"/>
    <w:rsid w:val="00CA180A"/>
    <w:rsid w:val="00CA346D"/>
    <w:rsid w:val="00CA4764"/>
    <w:rsid w:val="00CA6FBD"/>
    <w:rsid w:val="00CB0C5C"/>
    <w:rsid w:val="00CB2698"/>
    <w:rsid w:val="00CB28AA"/>
    <w:rsid w:val="00CB6B15"/>
    <w:rsid w:val="00CC0E4C"/>
    <w:rsid w:val="00CC6A0A"/>
    <w:rsid w:val="00CC7707"/>
    <w:rsid w:val="00CC7C2C"/>
    <w:rsid w:val="00CD06F6"/>
    <w:rsid w:val="00CD1ABD"/>
    <w:rsid w:val="00CE1424"/>
    <w:rsid w:val="00CE2397"/>
    <w:rsid w:val="00CE391E"/>
    <w:rsid w:val="00CF1432"/>
    <w:rsid w:val="00CF2F46"/>
    <w:rsid w:val="00CF47BB"/>
    <w:rsid w:val="00CF6300"/>
    <w:rsid w:val="00CF6A54"/>
    <w:rsid w:val="00CF742C"/>
    <w:rsid w:val="00CF7A7E"/>
    <w:rsid w:val="00D002A2"/>
    <w:rsid w:val="00D020AE"/>
    <w:rsid w:val="00D03663"/>
    <w:rsid w:val="00D0557D"/>
    <w:rsid w:val="00D05920"/>
    <w:rsid w:val="00D11685"/>
    <w:rsid w:val="00D14D69"/>
    <w:rsid w:val="00D1663F"/>
    <w:rsid w:val="00D21616"/>
    <w:rsid w:val="00D219C6"/>
    <w:rsid w:val="00D23411"/>
    <w:rsid w:val="00D327E3"/>
    <w:rsid w:val="00D357F0"/>
    <w:rsid w:val="00D36AF3"/>
    <w:rsid w:val="00D36B30"/>
    <w:rsid w:val="00D37E2D"/>
    <w:rsid w:val="00D40431"/>
    <w:rsid w:val="00D43B46"/>
    <w:rsid w:val="00D44786"/>
    <w:rsid w:val="00D449C9"/>
    <w:rsid w:val="00D46419"/>
    <w:rsid w:val="00D5143E"/>
    <w:rsid w:val="00D525AE"/>
    <w:rsid w:val="00D53F2C"/>
    <w:rsid w:val="00D5432A"/>
    <w:rsid w:val="00D5557D"/>
    <w:rsid w:val="00D619D5"/>
    <w:rsid w:val="00D621CE"/>
    <w:rsid w:val="00D64186"/>
    <w:rsid w:val="00D64C48"/>
    <w:rsid w:val="00D72858"/>
    <w:rsid w:val="00D72E61"/>
    <w:rsid w:val="00D74564"/>
    <w:rsid w:val="00D75B25"/>
    <w:rsid w:val="00D76C17"/>
    <w:rsid w:val="00D77D8C"/>
    <w:rsid w:val="00D80EE8"/>
    <w:rsid w:val="00D87BE1"/>
    <w:rsid w:val="00D90231"/>
    <w:rsid w:val="00D92957"/>
    <w:rsid w:val="00D9416A"/>
    <w:rsid w:val="00D96739"/>
    <w:rsid w:val="00DA02A3"/>
    <w:rsid w:val="00DA0315"/>
    <w:rsid w:val="00DA1128"/>
    <w:rsid w:val="00DA5232"/>
    <w:rsid w:val="00DA6B43"/>
    <w:rsid w:val="00DB125F"/>
    <w:rsid w:val="00DB18F0"/>
    <w:rsid w:val="00DB2A45"/>
    <w:rsid w:val="00DB3990"/>
    <w:rsid w:val="00DB707E"/>
    <w:rsid w:val="00DB76B4"/>
    <w:rsid w:val="00DC0FD6"/>
    <w:rsid w:val="00DC4118"/>
    <w:rsid w:val="00DC6357"/>
    <w:rsid w:val="00DC6C7E"/>
    <w:rsid w:val="00DD1731"/>
    <w:rsid w:val="00DD1F13"/>
    <w:rsid w:val="00DD3F05"/>
    <w:rsid w:val="00DD47C5"/>
    <w:rsid w:val="00DD7DF4"/>
    <w:rsid w:val="00DE0CA2"/>
    <w:rsid w:val="00DE2563"/>
    <w:rsid w:val="00DE4253"/>
    <w:rsid w:val="00DE7052"/>
    <w:rsid w:val="00DF0325"/>
    <w:rsid w:val="00DF0B3F"/>
    <w:rsid w:val="00DF11EB"/>
    <w:rsid w:val="00DF28C1"/>
    <w:rsid w:val="00DF4CDB"/>
    <w:rsid w:val="00DF5D15"/>
    <w:rsid w:val="00DF5EB6"/>
    <w:rsid w:val="00E04E0A"/>
    <w:rsid w:val="00E06AA5"/>
    <w:rsid w:val="00E06D0D"/>
    <w:rsid w:val="00E134FC"/>
    <w:rsid w:val="00E13FEA"/>
    <w:rsid w:val="00E17430"/>
    <w:rsid w:val="00E17B72"/>
    <w:rsid w:val="00E301EF"/>
    <w:rsid w:val="00E34D4C"/>
    <w:rsid w:val="00E3753A"/>
    <w:rsid w:val="00E42AC0"/>
    <w:rsid w:val="00E446B8"/>
    <w:rsid w:val="00E45337"/>
    <w:rsid w:val="00E516D8"/>
    <w:rsid w:val="00E51F1C"/>
    <w:rsid w:val="00E5519E"/>
    <w:rsid w:val="00E62046"/>
    <w:rsid w:val="00E658FD"/>
    <w:rsid w:val="00E7383C"/>
    <w:rsid w:val="00E86615"/>
    <w:rsid w:val="00E87120"/>
    <w:rsid w:val="00E93445"/>
    <w:rsid w:val="00E93F9D"/>
    <w:rsid w:val="00E94BBA"/>
    <w:rsid w:val="00EA2632"/>
    <w:rsid w:val="00EA288D"/>
    <w:rsid w:val="00EA324A"/>
    <w:rsid w:val="00EA35D4"/>
    <w:rsid w:val="00EA7664"/>
    <w:rsid w:val="00EB1BA3"/>
    <w:rsid w:val="00EB3F36"/>
    <w:rsid w:val="00EB42AB"/>
    <w:rsid w:val="00EB511A"/>
    <w:rsid w:val="00EB5484"/>
    <w:rsid w:val="00EC0242"/>
    <w:rsid w:val="00EC2B4F"/>
    <w:rsid w:val="00EC4174"/>
    <w:rsid w:val="00EC6167"/>
    <w:rsid w:val="00EC6348"/>
    <w:rsid w:val="00ED4C07"/>
    <w:rsid w:val="00ED72D2"/>
    <w:rsid w:val="00EE0888"/>
    <w:rsid w:val="00EE3A35"/>
    <w:rsid w:val="00EE635F"/>
    <w:rsid w:val="00EE6D00"/>
    <w:rsid w:val="00EF1A89"/>
    <w:rsid w:val="00EF411A"/>
    <w:rsid w:val="00EF434C"/>
    <w:rsid w:val="00EF6370"/>
    <w:rsid w:val="00F000AE"/>
    <w:rsid w:val="00F00148"/>
    <w:rsid w:val="00F00BDB"/>
    <w:rsid w:val="00F014CC"/>
    <w:rsid w:val="00F01D85"/>
    <w:rsid w:val="00F02473"/>
    <w:rsid w:val="00F04004"/>
    <w:rsid w:val="00F044AE"/>
    <w:rsid w:val="00F06EAB"/>
    <w:rsid w:val="00F10590"/>
    <w:rsid w:val="00F11351"/>
    <w:rsid w:val="00F12CA4"/>
    <w:rsid w:val="00F13A42"/>
    <w:rsid w:val="00F2043D"/>
    <w:rsid w:val="00F2165E"/>
    <w:rsid w:val="00F25310"/>
    <w:rsid w:val="00F26375"/>
    <w:rsid w:val="00F3281D"/>
    <w:rsid w:val="00F35843"/>
    <w:rsid w:val="00F36169"/>
    <w:rsid w:val="00F36362"/>
    <w:rsid w:val="00F3799F"/>
    <w:rsid w:val="00F41C61"/>
    <w:rsid w:val="00F43933"/>
    <w:rsid w:val="00F43AC0"/>
    <w:rsid w:val="00F45B1F"/>
    <w:rsid w:val="00F47D17"/>
    <w:rsid w:val="00F53760"/>
    <w:rsid w:val="00F53864"/>
    <w:rsid w:val="00F55F1C"/>
    <w:rsid w:val="00F563FC"/>
    <w:rsid w:val="00F57BA2"/>
    <w:rsid w:val="00F57CD8"/>
    <w:rsid w:val="00F602AA"/>
    <w:rsid w:val="00F609E6"/>
    <w:rsid w:val="00F62405"/>
    <w:rsid w:val="00F62A19"/>
    <w:rsid w:val="00F71D4D"/>
    <w:rsid w:val="00F73823"/>
    <w:rsid w:val="00F747D6"/>
    <w:rsid w:val="00F76540"/>
    <w:rsid w:val="00F805AF"/>
    <w:rsid w:val="00F85A2D"/>
    <w:rsid w:val="00F86697"/>
    <w:rsid w:val="00F86A65"/>
    <w:rsid w:val="00F87272"/>
    <w:rsid w:val="00F91357"/>
    <w:rsid w:val="00F9147F"/>
    <w:rsid w:val="00F9245D"/>
    <w:rsid w:val="00FA0DF0"/>
    <w:rsid w:val="00FA16F6"/>
    <w:rsid w:val="00FA1A8F"/>
    <w:rsid w:val="00FA2243"/>
    <w:rsid w:val="00FA3576"/>
    <w:rsid w:val="00FA62AB"/>
    <w:rsid w:val="00FB188F"/>
    <w:rsid w:val="00FB26C7"/>
    <w:rsid w:val="00FB37B6"/>
    <w:rsid w:val="00FB41AC"/>
    <w:rsid w:val="00FB51D6"/>
    <w:rsid w:val="00FB65E8"/>
    <w:rsid w:val="00FB7EB3"/>
    <w:rsid w:val="00FC341B"/>
    <w:rsid w:val="00FC6FBC"/>
    <w:rsid w:val="00FC7E47"/>
    <w:rsid w:val="00FD1566"/>
    <w:rsid w:val="00FD210D"/>
    <w:rsid w:val="00FD3B3C"/>
    <w:rsid w:val="00FD550F"/>
    <w:rsid w:val="00FD5FBA"/>
    <w:rsid w:val="00FD6436"/>
    <w:rsid w:val="00FD76EE"/>
    <w:rsid w:val="00FE0DBF"/>
    <w:rsid w:val="00FE2BE4"/>
    <w:rsid w:val="00FE34AE"/>
    <w:rsid w:val="00FE5FF4"/>
    <w:rsid w:val="00FF01E8"/>
    <w:rsid w:val="00FF167D"/>
    <w:rsid w:val="00FF1F9F"/>
    <w:rsid w:val="00FF2F36"/>
    <w:rsid w:val="00FF3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8108F74"/>
  <w15:chartTrackingRefBased/>
  <w15:docId w15:val="{640030AD-A78D-46C1-BDD1-C7BB95ED32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A3297"/>
    <w:pPr>
      <w:widowControl w:val="0"/>
      <w:spacing w:line="360" w:lineRule="auto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link w:val="10"/>
    <w:qFormat/>
    <w:rsid w:val="00A3500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A25B9E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A3500A"/>
    <w:rPr>
      <w:b/>
      <w:bCs/>
      <w:kern w:val="44"/>
      <w:sz w:val="44"/>
      <w:szCs w:val="44"/>
    </w:rPr>
  </w:style>
  <w:style w:type="paragraph" w:styleId="a3">
    <w:name w:val="List Paragraph"/>
    <w:basedOn w:val="a"/>
    <w:uiPriority w:val="34"/>
    <w:qFormat/>
    <w:rsid w:val="00A25B9E"/>
    <w:pPr>
      <w:ind w:firstLineChars="200" w:firstLine="420"/>
    </w:pPr>
  </w:style>
  <w:style w:type="character" w:customStyle="1" w:styleId="20">
    <w:name w:val="标题 2 字符"/>
    <w:basedOn w:val="a0"/>
    <w:link w:val="2"/>
    <w:uiPriority w:val="9"/>
    <w:rsid w:val="00A25B9E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styleId="a4">
    <w:name w:val="Hyperlink"/>
    <w:basedOn w:val="a0"/>
    <w:rsid w:val="00F86A65"/>
    <w:rPr>
      <w:color w:val="0563C1" w:themeColor="hyperlink"/>
      <w:u w:val="single"/>
    </w:rPr>
  </w:style>
  <w:style w:type="character" w:styleId="a5">
    <w:name w:val="Placeholder Text"/>
    <w:basedOn w:val="a0"/>
    <w:uiPriority w:val="99"/>
    <w:semiHidden/>
    <w:rsid w:val="001F5DFC"/>
    <w:rPr>
      <w:color w:val="808080"/>
    </w:rPr>
  </w:style>
  <w:style w:type="paragraph" w:styleId="a6">
    <w:name w:val="header"/>
    <w:basedOn w:val="a"/>
    <w:link w:val="a7"/>
    <w:rsid w:val="00976F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rsid w:val="00976F3A"/>
    <w:rPr>
      <w:kern w:val="2"/>
      <w:sz w:val="18"/>
      <w:szCs w:val="18"/>
    </w:rPr>
  </w:style>
  <w:style w:type="paragraph" w:styleId="a8">
    <w:name w:val="footer"/>
    <w:basedOn w:val="a"/>
    <w:link w:val="a9"/>
    <w:rsid w:val="00976F3A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rsid w:val="00976F3A"/>
    <w:rPr>
      <w:kern w:val="2"/>
      <w:sz w:val="18"/>
      <w:szCs w:val="18"/>
    </w:rPr>
  </w:style>
  <w:style w:type="paragraph" w:styleId="aa">
    <w:name w:val="footnote text"/>
    <w:basedOn w:val="a"/>
    <w:link w:val="ab"/>
    <w:rsid w:val="00697135"/>
    <w:pPr>
      <w:snapToGrid w:val="0"/>
      <w:jc w:val="left"/>
    </w:pPr>
    <w:rPr>
      <w:sz w:val="18"/>
      <w:szCs w:val="18"/>
    </w:rPr>
  </w:style>
  <w:style w:type="character" w:customStyle="1" w:styleId="ab">
    <w:name w:val="脚注文本 字符"/>
    <w:basedOn w:val="a0"/>
    <w:link w:val="aa"/>
    <w:rsid w:val="00697135"/>
    <w:rPr>
      <w:kern w:val="2"/>
      <w:sz w:val="18"/>
      <w:szCs w:val="18"/>
    </w:rPr>
  </w:style>
  <w:style w:type="character" w:styleId="ac">
    <w:name w:val="footnote reference"/>
    <w:basedOn w:val="a0"/>
    <w:rsid w:val="00697135"/>
    <w:rPr>
      <w:vertAlign w:val="superscript"/>
    </w:rPr>
  </w:style>
  <w:style w:type="table" w:styleId="ad">
    <w:name w:val="Table Grid"/>
    <w:basedOn w:val="a1"/>
    <w:rsid w:val="00A012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F747D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346BEF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46BEF"/>
    <w:rPr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346BEF"/>
    <w:pPr>
      <w:spacing w:line="240" w:lineRule="auto"/>
      <w:jc w:val="lef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46BEF"/>
    <w:rPr>
      <w:noProof/>
      <w:kern w:val="2"/>
      <w:szCs w:val="24"/>
    </w:rPr>
  </w:style>
  <w:style w:type="paragraph" w:styleId="ae">
    <w:name w:val="Subtitle"/>
    <w:basedOn w:val="a"/>
    <w:next w:val="a"/>
    <w:link w:val="af"/>
    <w:qFormat/>
    <w:rsid w:val="00834885"/>
    <w:pPr>
      <w:spacing w:before="240" w:after="60" w:line="312" w:lineRule="auto"/>
      <w:jc w:val="center"/>
      <w:outlineLvl w:val="1"/>
    </w:pPr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character" w:customStyle="1" w:styleId="af">
    <w:name w:val="副标题 字符"/>
    <w:basedOn w:val="a0"/>
    <w:link w:val="ae"/>
    <w:rsid w:val="00834885"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paragraph" w:customStyle="1" w:styleId="MDPI31text">
    <w:name w:val="MDPI_3.1_text"/>
    <w:qFormat/>
    <w:rsid w:val="00416F67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eastAsia="de-DE" w:bidi="en-US"/>
    </w:rPr>
  </w:style>
  <w:style w:type="paragraph" w:customStyle="1" w:styleId="MDPI21heading1">
    <w:name w:val="MDPI_2.1_heading1"/>
    <w:basedOn w:val="a"/>
    <w:qFormat/>
    <w:rsid w:val="00416F67"/>
    <w:pPr>
      <w:widowControl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/>
      <w:b/>
      <w:snapToGrid w:val="0"/>
      <w:color w:val="000000"/>
      <w:kern w:val="0"/>
      <w:sz w:val="20"/>
      <w:szCs w:val="22"/>
      <w:lang w:eastAsia="de-DE" w:bidi="en-US"/>
    </w:rPr>
  </w:style>
  <w:style w:type="paragraph" w:customStyle="1" w:styleId="MDPI42tablebody">
    <w:name w:val="MDPI_4.2_table_body"/>
    <w:qFormat/>
    <w:rsid w:val="00DF4CDB"/>
    <w:pPr>
      <w:adjustRightInd w:val="0"/>
      <w:snapToGrid w:val="0"/>
    </w:pPr>
    <w:rPr>
      <w:rFonts w:ascii="Palatino Linotype" w:eastAsia="Times New Roman" w:hAnsi="Palatino Linotype" w:cstheme="minorBidi"/>
      <w:snapToGrid w:val="0"/>
      <w:color w:val="000000"/>
      <w:lang w:eastAsia="de-DE" w:bidi="en-US"/>
    </w:rPr>
  </w:style>
  <w:style w:type="table" w:customStyle="1" w:styleId="210">
    <w:name w:val="无格式表格 21"/>
    <w:basedOn w:val="a1"/>
    <w:uiPriority w:val="42"/>
    <w:rsid w:val="00506E33"/>
    <w:rPr>
      <w:rFonts w:asciiTheme="minorHAnsi" w:eastAsiaTheme="minorEastAsia" w:hAnsiTheme="minorHAnsi" w:cstheme="minorBidi"/>
      <w:kern w:val="2"/>
      <w:sz w:val="21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79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6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2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63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9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9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2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0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377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93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7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31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09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9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2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5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65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49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3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378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38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166871">
                  <w:marLeft w:val="0"/>
                  <w:marRight w:val="0"/>
                  <w:marTop w:val="0"/>
                  <w:marBottom w:val="0"/>
                  <w:divBdr>
                    <w:top w:val="single" w:sz="6" w:space="8" w:color="4395FF"/>
                    <w:left w:val="single" w:sz="6" w:space="8" w:color="4395FF"/>
                    <w:bottom w:val="single" w:sz="6" w:space="30" w:color="4395FF"/>
                    <w:right w:val="single" w:sz="6" w:space="8" w:color="4395FF"/>
                  </w:divBdr>
                  <w:divsChild>
                    <w:div w:id="1259101491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86180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3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067773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627353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89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6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44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9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2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06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1473703">
                  <w:marLeft w:val="0"/>
                  <w:marRight w:val="0"/>
                  <w:marTop w:val="0"/>
                  <w:marBottom w:val="0"/>
                  <w:divBdr>
                    <w:top w:val="single" w:sz="6" w:space="8" w:color="4395FF"/>
                    <w:left w:val="single" w:sz="6" w:space="8" w:color="4395FF"/>
                    <w:bottom w:val="single" w:sz="6" w:space="30" w:color="4395FF"/>
                    <w:right w:val="single" w:sz="6" w:space="8" w:color="4395FF"/>
                  </w:divBdr>
                  <w:divsChild>
                    <w:div w:id="1003168576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78443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20390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457064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343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7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7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24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26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20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34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2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5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4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1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0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shenshen@126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yuchao@radi.ac.cn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6B1A77-3426-49C7-B607-167CB2290D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4</TotalTime>
  <Pages>26</Pages>
  <Words>25930</Words>
  <Characters>147806</Characters>
  <Application>Microsoft Office Word</Application>
  <DocSecurity>0</DocSecurity>
  <Lines>1231</Lines>
  <Paragraphs>346</Paragraphs>
  <ScaleCrop>false</ScaleCrop>
  <Company/>
  <LinksUpToDate>false</LinksUpToDate>
  <CharactersWithSpaces>173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d Si</dc:creator>
  <cp:keywords/>
  <dc:description/>
  <cp:lastModifiedBy>Yummy</cp:lastModifiedBy>
  <cp:revision>128</cp:revision>
  <dcterms:created xsi:type="dcterms:W3CDTF">2018-07-18T00:50:00Z</dcterms:created>
  <dcterms:modified xsi:type="dcterms:W3CDTF">2018-10-17T08:22:00Z</dcterms:modified>
</cp:coreProperties>
</file>